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882230" w14:textId="77777777" w:rsidR="00707126" w:rsidRPr="00707126" w:rsidRDefault="00707126" w:rsidP="00707126">
      <w:pPr>
        <w:jc w:val="center"/>
        <w:rPr>
          <w:rFonts w:ascii="Times New Roman" w:hAnsi="Times New Roman" w:cs="Times New Roman"/>
          <w:b/>
          <w:bCs/>
        </w:rPr>
      </w:pPr>
      <w:r w:rsidRPr="00707126">
        <w:rPr>
          <w:rFonts w:ascii="Times New Roman" w:hAnsi="Times New Roman" w:cs="Times New Roman"/>
          <w:b/>
          <w:bCs/>
        </w:rPr>
        <w:t>Oxygen and Ventilator Logistics during California’s COVID-19 Surge-</w:t>
      </w:r>
    </w:p>
    <w:p w14:paraId="6C946739" w14:textId="77777777" w:rsidR="00707126" w:rsidRPr="00707126" w:rsidRDefault="00707126" w:rsidP="00707126">
      <w:pPr>
        <w:jc w:val="center"/>
        <w:rPr>
          <w:rFonts w:ascii="Times New Roman" w:hAnsi="Times New Roman" w:cs="Times New Roman"/>
          <w:b/>
          <w:bCs/>
        </w:rPr>
      </w:pPr>
      <w:r w:rsidRPr="00707126">
        <w:rPr>
          <w:rFonts w:ascii="Times New Roman" w:hAnsi="Times New Roman" w:cs="Times New Roman"/>
          <w:b/>
          <w:bCs/>
        </w:rPr>
        <w:t>When Oxygen becomes a Scarce Resource</w:t>
      </w:r>
    </w:p>
    <w:p w14:paraId="1EF9FAB6" w14:textId="77777777" w:rsidR="001A0E07" w:rsidRDefault="001A0E07">
      <w:pPr>
        <w:rPr>
          <w:b/>
          <w:bCs/>
          <w:color w:val="000000"/>
        </w:rPr>
      </w:pPr>
    </w:p>
    <w:p w14:paraId="7713CD9E" w14:textId="5E92A32A" w:rsidR="00B154C1" w:rsidRDefault="00B154C1" w:rsidP="00B154C1">
      <w:pPr>
        <w:jc w:val="center"/>
        <w:rPr>
          <w:rFonts w:ascii="Times New Roman" w:hAnsi="Times New Roman" w:cs="Times New Roman"/>
          <w:b/>
          <w:bCs/>
          <w:color w:val="000000"/>
        </w:rPr>
      </w:pPr>
      <w:r w:rsidRPr="009963A1">
        <w:rPr>
          <w:rFonts w:ascii="Times New Roman" w:hAnsi="Times New Roman" w:cs="Times New Roman"/>
          <w:b/>
          <w:bCs/>
          <w:color w:val="000000"/>
        </w:rPr>
        <w:t>Appendix Materials</w:t>
      </w:r>
    </w:p>
    <w:p w14:paraId="3A8A735D" w14:textId="6C78848F" w:rsidR="009963A1" w:rsidRDefault="009963A1" w:rsidP="00B154C1">
      <w:pPr>
        <w:jc w:val="center"/>
        <w:rPr>
          <w:rFonts w:ascii="Times New Roman" w:hAnsi="Times New Roman" w:cs="Times New Roman"/>
          <w:b/>
          <w:bCs/>
          <w:color w:val="000000"/>
        </w:rPr>
      </w:pPr>
    </w:p>
    <w:p w14:paraId="305BA22E" w14:textId="77777777" w:rsidR="009963A1" w:rsidRPr="009963A1" w:rsidRDefault="009963A1" w:rsidP="009963A1">
      <w:pPr>
        <w:rPr>
          <w:rFonts w:ascii="Times New Roman" w:hAnsi="Times New Roman" w:cs="Times New Roman"/>
          <w:b/>
          <w:bCs/>
          <w:color w:val="000000"/>
        </w:rPr>
      </w:pPr>
      <w:r w:rsidRPr="009963A1">
        <w:rPr>
          <w:rFonts w:ascii="Times New Roman" w:hAnsi="Times New Roman" w:cs="Times New Roman"/>
          <w:b/>
          <w:bCs/>
          <w:color w:val="000000"/>
        </w:rPr>
        <w:t>Appendix 1</w:t>
      </w:r>
    </w:p>
    <w:p w14:paraId="6682509E" w14:textId="77777777" w:rsidR="009963A1" w:rsidRPr="009963A1" w:rsidRDefault="009963A1" w:rsidP="009963A1">
      <w:pPr>
        <w:rPr>
          <w:rFonts w:ascii="Times New Roman" w:hAnsi="Times New Roman" w:cs="Times New Roman"/>
          <w:b/>
          <w:bCs/>
          <w:color w:val="000000"/>
        </w:rPr>
      </w:pPr>
    </w:p>
    <w:p w14:paraId="74F6428F" w14:textId="77777777" w:rsidR="00B154C1" w:rsidRDefault="001A0E07" w:rsidP="0032498A">
      <w:pPr>
        <w:jc w:val="center"/>
        <w:rPr>
          <w:b/>
          <w:bCs/>
          <w:color w:val="000000"/>
        </w:rPr>
      </w:pPr>
      <w:r>
        <w:rPr>
          <w:b/>
          <w:bCs/>
          <w:noProof/>
          <w:color w:val="000000"/>
        </w:rPr>
        <w:drawing>
          <wp:inline distT="0" distB="0" distL="0" distR="0" wp14:anchorId="557E56FB" wp14:editId="072BEF05">
            <wp:extent cx="5182066" cy="67062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
                      <a:extLst>
                        <a:ext uri="{28A0092B-C50C-407E-A947-70E740481C1C}">
                          <a14:useLocalDpi xmlns:a14="http://schemas.microsoft.com/office/drawing/2010/main" val="0"/>
                        </a:ext>
                      </a:extLst>
                    </a:blip>
                    <a:stretch>
                      <a:fillRect/>
                    </a:stretch>
                  </pic:blipFill>
                  <pic:spPr>
                    <a:xfrm>
                      <a:off x="0" y="0"/>
                      <a:ext cx="5186739" cy="6712283"/>
                    </a:xfrm>
                    <a:prstGeom prst="rect">
                      <a:avLst/>
                    </a:prstGeom>
                  </pic:spPr>
                </pic:pic>
              </a:graphicData>
            </a:graphic>
          </wp:inline>
        </w:drawing>
      </w:r>
    </w:p>
    <w:p w14:paraId="5068D822" w14:textId="77777777" w:rsidR="009963A1" w:rsidRDefault="009963A1">
      <w:pPr>
        <w:rPr>
          <w:b/>
          <w:bCs/>
          <w:color w:val="000000"/>
        </w:rPr>
      </w:pPr>
    </w:p>
    <w:p w14:paraId="2664677B" w14:textId="3B7D4911" w:rsidR="00F32C7C" w:rsidRPr="009963A1" w:rsidRDefault="004C0764">
      <w:pPr>
        <w:rPr>
          <w:rFonts w:ascii="Times New Roman" w:hAnsi="Times New Roman" w:cs="Times New Roman"/>
          <w:color w:val="000000"/>
        </w:rPr>
      </w:pPr>
      <w:r w:rsidRPr="009963A1">
        <w:rPr>
          <w:rFonts w:ascii="Times New Roman" w:hAnsi="Times New Roman" w:cs="Times New Roman"/>
          <w:color w:val="000000"/>
        </w:rPr>
        <w:lastRenderedPageBreak/>
        <w:t>Appendix 2</w:t>
      </w:r>
    </w:p>
    <w:p w14:paraId="74E29327" w14:textId="75B33575" w:rsidR="002A55D6" w:rsidRPr="009963A1" w:rsidRDefault="001F1E1E" w:rsidP="0032498A">
      <w:pPr>
        <w:rPr>
          <w:rFonts w:ascii="Times New Roman" w:hAnsi="Times New Roman" w:cs="Times New Roman"/>
          <w:vertAlign w:val="superscript"/>
        </w:rPr>
      </w:pPr>
      <w:r w:rsidRPr="009963A1">
        <w:rPr>
          <w:rFonts w:ascii="Times New Roman" w:hAnsi="Times New Roman" w:cs="Times New Roman"/>
          <w:color w:val="000000"/>
        </w:rPr>
        <w:t>From ASPR T</w:t>
      </w:r>
      <w:r w:rsidR="009963A1">
        <w:rPr>
          <w:rFonts w:ascii="Times New Roman" w:hAnsi="Times New Roman" w:cs="Times New Roman"/>
          <w:color w:val="000000"/>
        </w:rPr>
        <w:t>RACIE</w:t>
      </w:r>
      <w:r w:rsidR="009963A1">
        <w:rPr>
          <w:rFonts w:ascii="Times New Roman" w:hAnsi="Times New Roman" w:cs="Times New Roman"/>
          <w:color w:val="000000"/>
          <w:vertAlign w:val="superscript"/>
        </w:rPr>
        <w:t>14</w:t>
      </w:r>
    </w:p>
    <w:tbl>
      <w:tblPr>
        <w:tblW w:w="9720" w:type="dxa"/>
        <w:tblInd w:w="-360" w:type="dxa"/>
        <w:tblCellMar>
          <w:top w:w="15" w:type="dxa"/>
          <w:left w:w="15" w:type="dxa"/>
          <w:bottom w:w="15" w:type="dxa"/>
          <w:right w:w="15" w:type="dxa"/>
        </w:tblCellMar>
        <w:tblLook w:val="04A0" w:firstRow="1" w:lastRow="0" w:firstColumn="1" w:lastColumn="0" w:noHBand="0" w:noVBand="1"/>
      </w:tblPr>
      <w:tblGrid>
        <w:gridCol w:w="1575"/>
        <w:gridCol w:w="2392"/>
        <w:gridCol w:w="2574"/>
        <w:gridCol w:w="2229"/>
        <w:gridCol w:w="950"/>
      </w:tblGrid>
      <w:tr w:rsidR="002A55D6" w:rsidRPr="00185538" w14:paraId="0B3BB021" w14:textId="77777777" w:rsidTr="0032498A">
        <w:tc>
          <w:tcPr>
            <w:tcW w:w="1575" w:type="dxa"/>
            <w:tcBorders>
              <w:top w:val="nil"/>
              <w:left w:val="nil"/>
              <w:bottom w:val="nil"/>
              <w:right w:val="nil"/>
            </w:tcBorders>
            <w:shd w:val="clear" w:color="auto" w:fill="EBEBEB"/>
            <w:tcMar>
              <w:top w:w="75" w:type="dxa"/>
              <w:left w:w="75" w:type="dxa"/>
              <w:bottom w:w="75" w:type="dxa"/>
              <w:right w:w="75" w:type="dxa"/>
            </w:tcMar>
            <w:vAlign w:val="center"/>
            <w:hideMark/>
          </w:tcPr>
          <w:p w14:paraId="33342539" w14:textId="77777777" w:rsidR="002A55D6" w:rsidRPr="00124999" w:rsidRDefault="002A55D6" w:rsidP="00124999">
            <w:pPr>
              <w:jc w:val="center"/>
              <w:rPr>
                <w:rFonts w:ascii="Times New Roman" w:hAnsi="Times New Roman" w:cs="Times New Roman"/>
                <w:b/>
                <w:bCs/>
                <w:color w:val="3E454D"/>
                <w:sz w:val="20"/>
                <w:szCs w:val="20"/>
              </w:rPr>
            </w:pPr>
            <w:r w:rsidRPr="00124999">
              <w:rPr>
                <w:rFonts w:ascii="Times New Roman" w:hAnsi="Times New Roman" w:cs="Times New Roman"/>
                <w:b/>
                <w:bCs/>
                <w:color w:val="3E454D"/>
                <w:sz w:val="20"/>
                <w:szCs w:val="20"/>
              </w:rPr>
              <w:t>Cylinder Size</w:t>
            </w:r>
          </w:p>
        </w:tc>
        <w:tc>
          <w:tcPr>
            <w:tcW w:w="0" w:type="auto"/>
            <w:tcBorders>
              <w:top w:val="nil"/>
              <w:left w:val="nil"/>
              <w:bottom w:val="nil"/>
              <w:right w:val="nil"/>
            </w:tcBorders>
            <w:shd w:val="clear" w:color="auto" w:fill="EBEBEB"/>
            <w:tcMar>
              <w:top w:w="75" w:type="dxa"/>
              <w:left w:w="75" w:type="dxa"/>
              <w:bottom w:w="75" w:type="dxa"/>
              <w:right w:w="75" w:type="dxa"/>
            </w:tcMar>
            <w:vAlign w:val="center"/>
            <w:hideMark/>
          </w:tcPr>
          <w:p w14:paraId="7284BE77" w14:textId="77777777" w:rsidR="002A55D6" w:rsidRPr="00124999" w:rsidRDefault="002A55D6" w:rsidP="00124999">
            <w:pPr>
              <w:jc w:val="center"/>
              <w:rPr>
                <w:rFonts w:ascii="Times New Roman" w:hAnsi="Times New Roman" w:cs="Times New Roman"/>
                <w:b/>
                <w:bCs/>
                <w:color w:val="3E454D"/>
                <w:sz w:val="20"/>
                <w:szCs w:val="20"/>
              </w:rPr>
            </w:pPr>
            <w:r w:rsidRPr="00124999">
              <w:rPr>
                <w:rFonts w:ascii="Times New Roman" w:hAnsi="Times New Roman" w:cs="Times New Roman"/>
                <w:b/>
                <w:bCs/>
                <w:color w:val="3E454D"/>
                <w:sz w:val="20"/>
                <w:szCs w:val="20"/>
              </w:rPr>
              <w:t>Capacity (L)</w:t>
            </w:r>
          </w:p>
        </w:tc>
        <w:tc>
          <w:tcPr>
            <w:tcW w:w="0" w:type="auto"/>
            <w:tcBorders>
              <w:top w:val="nil"/>
              <w:left w:val="nil"/>
              <w:bottom w:val="nil"/>
              <w:right w:val="nil"/>
            </w:tcBorders>
            <w:shd w:val="clear" w:color="auto" w:fill="EBEBEB"/>
            <w:tcMar>
              <w:top w:w="75" w:type="dxa"/>
              <w:left w:w="75" w:type="dxa"/>
              <w:bottom w:w="75" w:type="dxa"/>
              <w:right w:w="75" w:type="dxa"/>
            </w:tcMar>
            <w:vAlign w:val="center"/>
            <w:hideMark/>
          </w:tcPr>
          <w:p w14:paraId="698BD55D" w14:textId="77777777" w:rsidR="002A55D6" w:rsidRPr="00124999" w:rsidRDefault="002A55D6" w:rsidP="00124999">
            <w:pPr>
              <w:jc w:val="center"/>
              <w:rPr>
                <w:rFonts w:ascii="Times New Roman" w:hAnsi="Times New Roman" w:cs="Times New Roman"/>
                <w:b/>
                <w:bCs/>
                <w:color w:val="3E454D"/>
                <w:sz w:val="20"/>
                <w:szCs w:val="20"/>
              </w:rPr>
            </w:pPr>
            <w:r w:rsidRPr="00124999">
              <w:rPr>
                <w:rFonts w:ascii="Times New Roman" w:hAnsi="Times New Roman" w:cs="Times New Roman"/>
                <w:b/>
                <w:bCs/>
                <w:color w:val="3E454D"/>
                <w:sz w:val="20"/>
                <w:szCs w:val="20"/>
              </w:rPr>
              <w:t>Weight (Lbs.)</w:t>
            </w:r>
          </w:p>
        </w:tc>
        <w:tc>
          <w:tcPr>
            <w:tcW w:w="0" w:type="auto"/>
            <w:tcBorders>
              <w:top w:val="nil"/>
              <w:left w:val="nil"/>
              <w:bottom w:val="nil"/>
              <w:right w:val="nil"/>
            </w:tcBorders>
            <w:shd w:val="clear" w:color="auto" w:fill="EBEBEB"/>
            <w:tcMar>
              <w:top w:w="75" w:type="dxa"/>
              <w:left w:w="75" w:type="dxa"/>
              <w:bottom w:w="75" w:type="dxa"/>
              <w:right w:w="75" w:type="dxa"/>
            </w:tcMar>
            <w:vAlign w:val="center"/>
            <w:hideMark/>
          </w:tcPr>
          <w:p w14:paraId="34852D9F" w14:textId="77777777" w:rsidR="002A55D6" w:rsidRPr="00124999" w:rsidRDefault="002A55D6" w:rsidP="00124999">
            <w:pPr>
              <w:jc w:val="center"/>
              <w:rPr>
                <w:rFonts w:ascii="Times New Roman" w:hAnsi="Times New Roman" w:cs="Times New Roman"/>
                <w:b/>
                <w:bCs/>
                <w:color w:val="3E454D"/>
                <w:sz w:val="20"/>
                <w:szCs w:val="20"/>
              </w:rPr>
            </w:pPr>
            <w:r w:rsidRPr="00124999">
              <w:rPr>
                <w:rFonts w:ascii="Times New Roman" w:hAnsi="Times New Roman" w:cs="Times New Roman"/>
                <w:b/>
                <w:bCs/>
                <w:color w:val="3E454D"/>
                <w:sz w:val="20"/>
                <w:szCs w:val="20"/>
              </w:rPr>
              <w:t>Height (In.)</w:t>
            </w:r>
          </w:p>
        </w:tc>
        <w:tc>
          <w:tcPr>
            <w:tcW w:w="950" w:type="dxa"/>
            <w:tcBorders>
              <w:top w:val="nil"/>
              <w:left w:val="nil"/>
              <w:bottom w:val="nil"/>
              <w:right w:val="nil"/>
            </w:tcBorders>
            <w:shd w:val="clear" w:color="auto" w:fill="EBEBEB"/>
            <w:tcMar>
              <w:top w:w="75" w:type="dxa"/>
              <w:left w:w="75" w:type="dxa"/>
              <w:bottom w:w="75" w:type="dxa"/>
              <w:right w:w="75" w:type="dxa"/>
            </w:tcMar>
            <w:vAlign w:val="center"/>
            <w:hideMark/>
          </w:tcPr>
          <w:p w14:paraId="7434089F" w14:textId="77777777" w:rsidR="002A55D6" w:rsidRPr="00124999" w:rsidRDefault="002A55D6" w:rsidP="00124999">
            <w:pPr>
              <w:jc w:val="center"/>
              <w:rPr>
                <w:rFonts w:ascii="Times New Roman" w:hAnsi="Times New Roman" w:cs="Times New Roman"/>
                <w:b/>
                <w:bCs/>
                <w:color w:val="3E454D"/>
                <w:sz w:val="20"/>
                <w:szCs w:val="20"/>
              </w:rPr>
            </w:pPr>
            <w:r w:rsidRPr="00124999">
              <w:rPr>
                <w:rFonts w:ascii="Times New Roman" w:hAnsi="Times New Roman" w:cs="Times New Roman"/>
                <w:b/>
                <w:bCs/>
                <w:color w:val="3E454D"/>
                <w:sz w:val="20"/>
                <w:szCs w:val="20"/>
              </w:rPr>
              <w:t>Diameter (In.)</w:t>
            </w:r>
          </w:p>
        </w:tc>
      </w:tr>
      <w:tr w:rsidR="002A55D6" w:rsidRPr="00185538" w14:paraId="1A4BBDDF" w14:textId="77777777" w:rsidTr="0032498A">
        <w:tc>
          <w:tcPr>
            <w:tcW w:w="1575" w:type="dxa"/>
            <w:tcBorders>
              <w:top w:val="nil"/>
              <w:left w:val="nil"/>
              <w:bottom w:val="nil"/>
              <w:right w:val="nil"/>
            </w:tcBorders>
            <w:shd w:val="clear" w:color="auto" w:fill="FFFFFF"/>
            <w:tcMar>
              <w:top w:w="30" w:type="dxa"/>
              <w:left w:w="30" w:type="dxa"/>
              <w:bottom w:w="30" w:type="dxa"/>
              <w:right w:w="30" w:type="dxa"/>
            </w:tcMar>
            <w:vAlign w:val="center"/>
            <w:hideMark/>
          </w:tcPr>
          <w:p w14:paraId="0BE098EA"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M2</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425701F4"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2</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1EF2C948"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0.7</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63208840"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5.7</w:t>
            </w:r>
          </w:p>
        </w:tc>
        <w:tc>
          <w:tcPr>
            <w:tcW w:w="950" w:type="dxa"/>
            <w:tcBorders>
              <w:top w:val="nil"/>
              <w:left w:val="nil"/>
              <w:bottom w:val="nil"/>
              <w:right w:val="nil"/>
            </w:tcBorders>
            <w:shd w:val="clear" w:color="auto" w:fill="FFFFFF"/>
            <w:tcMar>
              <w:top w:w="30" w:type="dxa"/>
              <w:left w:w="30" w:type="dxa"/>
              <w:bottom w:w="30" w:type="dxa"/>
              <w:right w:w="30" w:type="dxa"/>
            </w:tcMar>
            <w:vAlign w:val="center"/>
            <w:hideMark/>
          </w:tcPr>
          <w:p w14:paraId="7217E8D2"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2.5</w:t>
            </w:r>
          </w:p>
        </w:tc>
      </w:tr>
      <w:tr w:rsidR="002A55D6" w:rsidRPr="00185538" w14:paraId="5F3EEF25" w14:textId="77777777" w:rsidTr="0032498A">
        <w:tc>
          <w:tcPr>
            <w:tcW w:w="1575" w:type="dxa"/>
            <w:tcBorders>
              <w:top w:val="nil"/>
              <w:left w:val="nil"/>
              <w:bottom w:val="nil"/>
              <w:right w:val="nil"/>
            </w:tcBorders>
            <w:shd w:val="clear" w:color="auto" w:fill="EBEBEB"/>
            <w:tcMar>
              <w:top w:w="30" w:type="dxa"/>
              <w:left w:w="30" w:type="dxa"/>
              <w:bottom w:w="30" w:type="dxa"/>
              <w:right w:w="30" w:type="dxa"/>
            </w:tcMar>
            <w:vAlign w:val="center"/>
            <w:hideMark/>
          </w:tcPr>
          <w:p w14:paraId="66BFD7F8"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A [M4]</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68CD3BA1"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15</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247576F7"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7</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4961B5A6"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8.7</w:t>
            </w:r>
          </w:p>
        </w:tc>
        <w:tc>
          <w:tcPr>
            <w:tcW w:w="950" w:type="dxa"/>
            <w:tcBorders>
              <w:top w:val="nil"/>
              <w:left w:val="nil"/>
              <w:bottom w:val="nil"/>
              <w:right w:val="nil"/>
            </w:tcBorders>
            <w:shd w:val="clear" w:color="auto" w:fill="EBEBEB"/>
            <w:tcMar>
              <w:top w:w="30" w:type="dxa"/>
              <w:left w:w="30" w:type="dxa"/>
              <w:bottom w:w="30" w:type="dxa"/>
              <w:right w:w="30" w:type="dxa"/>
            </w:tcMar>
            <w:vAlign w:val="center"/>
            <w:hideMark/>
          </w:tcPr>
          <w:p w14:paraId="44828BED"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38</w:t>
            </w:r>
          </w:p>
        </w:tc>
      </w:tr>
      <w:tr w:rsidR="002A55D6" w:rsidRPr="00185538" w14:paraId="69DC0137" w14:textId="77777777" w:rsidTr="0032498A">
        <w:tc>
          <w:tcPr>
            <w:tcW w:w="1575" w:type="dxa"/>
            <w:tcBorders>
              <w:top w:val="nil"/>
              <w:left w:val="nil"/>
              <w:bottom w:val="nil"/>
              <w:right w:val="nil"/>
            </w:tcBorders>
            <w:shd w:val="clear" w:color="auto" w:fill="FFFFFF"/>
            <w:tcMar>
              <w:top w:w="30" w:type="dxa"/>
              <w:left w:w="30" w:type="dxa"/>
              <w:bottom w:w="30" w:type="dxa"/>
              <w:right w:w="30" w:type="dxa"/>
            </w:tcMar>
            <w:vAlign w:val="center"/>
            <w:hideMark/>
          </w:tcPr>
          <w:p w14:paraId="0C693570"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B [M6]</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3B33B8BE"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64</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4A432D8F"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2.3</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0E37AD4E"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2</w:t>
            </w:r>
          </w:p>
        </w:tc>
        <w:tc>
          <w:tcPr>
            <w:tcW w:w="950" w:type="dxa"/>
            <w:tcBorders>
              <w:top w:val="nil"/>
              <w:left w:val="nil"/>
              <w:bottom w:val="nil"/>
              <w:right w:val="nil"/>
            </w:tcBorders>
            <w:shd w:val="clear" w:color="auto" w:fill="FFFFFF"/>
            <w:tcMar>
              <w:top w:w="30" w:type="dxa"/>
              <w:left w:w="30" w:type="dxa"/>
              <w:bottom w:w="30" w:type="dxa"/>
              <w:right w:w="30" w:type="dxa"/>
            </w:tcMar>
            <w:vAlign w:val="center"/>
            <w:hideMark/>
          </w:tcPr>
          <w:p w14:paraId="09004176"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3.21</w:t>
            </w:r>
          </w:p>
        </w:tc>
      </w:tr>
      <w:tr w:rsidR="002A55D6" w:rsidRPr="00185538" w14:paraId="0F853BB4" w14:textId="77777777" w:rsidTr="0032498A">
        <w:tc>
          <w:tcPr>
            <w:tcW w:w="1575" w:type="dxa"/>
            <w:tcBorders>
              <w:top w:val="nil"/>
              <w:left w:val="nil"/>
              <w:bottom w:val="nil"/>
              <w:right w:val="nil"/>
            </w:tcBorders>
            <w:shd w:val="clear" w:color="auto" w:fill="EBEBEB"/>
            <w:tcMar>
              <w:top w:w="30" w:type="dxa"/>
              <w:left w:w="30" w:type="dxa"/>
              <w:bottom w:w="30" w:type="dxa"/>
              <w:right w:w="30" w:type="dxa"/>
            </w:tcMar>
            <w:vAlign w:val="center"/>
            <w:hideMark/>
          </w:tcPr>
          <w:p w14:paraId="38278169"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ML6</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5E9C583C"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64</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2EF1CD64"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2.8</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0D6135C5"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7.8</w:t>
            </w:r>
          </w:p>
        </w:tc>
        <w:tc>
          <w:tcPr>
            <w:tcW w:w="950" w:type="dxa"/>
            <w:tcBorders>
              <w:top w:val="nil"/>
              <w:left w:val="nil"/>
              <w:bottom w:val="nil"/>
              <w:right w:val="nil"/>
            </w:tcBorders>
            <w:shd w:val="clear" w:color="auto" w:fill="EBEBEB"/>
            <w:tcMar>
              <w:top w:w="30" w:type="dxa"/>
              <w:left w:w="30" w:type="dxa"/>
              <w:bottom w:w="30" w:type="dxa"/>
              <w:right w:w="30" w:type="dxa"/>
            </w:tcMar>
            <w:vAlign w:val="center"/>
            <w:hideMark/>
          </w:tcPr>
          <w:p w14:paraId="65588222"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38</w:t>
            </w:r>
          </w:p>
        </w:tc>
      </w:tr>
      <w:tr w:rsidR="002A55D6" w:rsidRPr="00185538" w14:paraId="593EF30B" w14:textId="77777777" w:rsidTr="0032498A">
        <w:tc>
          <w:tcPr>
            <w:tcW w:w="1575" w:type="dxa"/>
            <w:tcBorders>
              <w:top w:val="nil"/>
              <w:left w:val="nil"/>
              <w:bottom w:val="nil"/>
              <w:right w:val="nil"/>
            </w:tcBorders>
            <w:shd w:val="clear" w:color="auto" w:fill="FFFFFF"/>
            <w:tcMar>
              <w:top w:w="30" w:type="dxa"/>
              <w:left w:w="30" w:type="dxa"/>
              <w:bottom w:w="30" w:type="dxa"/>
              <w:right w:w="30" w:type="dxa"/>
            </w:tcMar>
            <w:vAlign w:val="center"/>
            <w:hideMark/>
          </w:tcPr>
          <w:p w14:paraId="05502AB5"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C [M9]</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6F830BB6"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248</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11653A88"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3.6</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73833F28"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0.9</w:t>
            </w:r>
          </w:p>
        </w:tc>
        <w:tc>
          <w:tcPr>
            <w:tcW w:w="950" w:type="dxa"/>
            <w:tcBorders>
              <w:top w:val="nil"/>
              <w:left w:val="nil"/>
              <w:bottom w:val="nil"/>
              <w:right w:val="nil"/>
            </w:tcBorders>
            <w:shd w:val="clear" w:color="auto" w:fill="FFFFFF"/>
            <w:tcMar>
              <w:top w:w="30" w:type="dxa"/>
              <w:left w:w="30" w:type="dxa"/>
              <w:bottom w:w="30" w:type="dxa"/>
              <w:right w:w="30" w:type="dxa"/>
            </w:tcMar>
            <w:vAlign w:val="center"/>
            <w:hideMark/>
          </w:tcPr>
          <w:p w14:paraId="0D1AD3E0"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38</w:t>
            </w:r>
          </w:p>
        </w:tc>
      </w:tr>
      <w:tr w:rsidR="002A55D6" w:rsidRPr="00185538" w14:paraId="6AA33F5C" w14:textId="77777777" w:rsidTr="0032498A">
        <w:tc>
          <w:tcPr>
            <w:tcW w:w="1575" w:type="dxa"/>
            <w:tcBorders>
              <w:top w:val="nil"/>
              <w:left w:val="nil"/>
              <w:bottom w:val="nil"/>
              <w:right w:val="nil"/>
            </w:tcBorders>
            <w:shd w:val="clear" w:color="auto" w:fill="EBEBEB"/>
            <w:tcMar>
              <w:top w:w="30" w:type="dxa"/>
              <w:left w:w="30" w:type="dxa"/>
              <w:bottom w:w="30" w:type="dxa"/>
              <w:right w:w="30" w:type="dxa"/>
            </w:tcMar>
            <w:vAlign w:val="center"/>
            <w:hideMark/>
          </w:tcPr>
          <w:p w14:paraId="5EFECF73"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D [M15]</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7069628A"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15</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15F63A54"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5.1</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2228551A"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6.5</w:t>
            </w:r>
          </w:p>
        </w:tc>
        <w:tc>
          <w:tcPr>
            <w:tcW w:w="950" w:type="dxa"/>
            <w:tcBorders>
              <w:top w:val="nil"/>
              <w:left w:val="nil"/>
              <w:bottom w:val="nil"/>
              <w:right w:val="nil"/>
            </w:tcBorders>
            <w:shd w:val="clear" w:color="auto" w:fill="EBEBEB"/>
            <w:tcMar>
              <w:top w:w="30" w:type="dxa"/>
              <w:left w:w="30" w:type="dxa"/>
              <w:bottom w:w="30" w:type="dxa"/>
              <w:right w:w="30" w:type="dxa"/>
            </w:tcMar>
            <w:vAlign w:val="center"/>
            <w:hideMark/>
          </w:tcPr>
          <w:p w14:paraId="00557CD9"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38</w:t>
            </w:r>
          </w:p>
        </w:tc>
      </w:tr>
      <w:tr w:rsidR="002A55D6" w:rsidRPr="00185538" w14:paraId="6B97E09C" w14:textId="77777777" w:rsidTr="0032498A">
        <w:tc>
          <w:tcPr>
            <w:tcW w:w="1575" w:type="dxa"/>
            <w:tcBorders>
              <w:top w:val="nil"/>
              <w:left w:val="nil"/>
              <w:bottom w:val="nil"/>
              <w:right w:val="nil"/>
            </w:tcBorders>
            <w:shd w:val="clear" w:color="auto" w:fill="FFFFFF"/>
            <w:tcMar>
              <w:top w:w="30" w:type="dxa"/>
              <w:left w:w="30" w:type="dxa"/>
              <w:bottom w:w="30" w:type="dxa"/>
              <w:right w:w="30" w:type="dxa"/>
            </w:tcMar>
            <w:vAlign w:val="center"/>
            <w:hideMark/>
          </w:tcPr>
          <w:p w14:paraId="13C2A4E9"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E [M24]</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2D3D4381"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682</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225382EF"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7.5</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78D2C0D8"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25.5</w:t>
            </w:r>
          </w:p>
        </w:tc>
        <w:tc>
          <w:tcPr>
            <w:tcW w:w="950" w:type="dxa"/>
            <w:tcBorders>
              <w:top w:val="nil"/>
              <w:left w:val="nil"/>
              <w:bottom w:val="nil"/>
              <w:right w:val="nil"/>
            </w:tcBorders>
            <w:shd w:val="clear" w:color="auto" w:fill="FFFFFF"/>
            <w:tcMar>
              <w:top w:w="30" w:type="dxa"/>
              <w:left w:w="30" w:type="dxa"/>
              <w:bottom w:w="30" w:type="dxa"/>
              <w:right w:w="30" w:type="dxa"/>
            </w:tcMar>
            <w:vAlign w:val="center"/>
            <w:hideMark/>
          </w:tcPr>
          <w:p w14:paraId="483D1D3F"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38</w:t>
            </w:r>
          </w:p>
        </w:tc>
      </w:tr>
      <w:tr w:rsidR="002A55D6" w:rsidRPr="00185538" w14:paraId="00857E97" w14:textId="77777777" w:rsidTr="0032498A">
        <w:tc>
          <w:tcPr>
            <w:tcW w:w="1575" w:type="dxa"/>
            <w:tcBorders>
              <w:top w:val="nil"/>
              <w:left w:val="nil"/>
              <w:bottom w:val="nil"/>
              <w:right w:val="nil"/>
            </w:tcBorders>
            <w:shd w:val="clear" w:color="auto" w:fill="EBEBEB"/>
            <w:tcMar>
              <w:top w:w="30" w:type="dxa"/>
              <w:left w:w="30" w:type="dxa"/>
              <w:bottom w:w="30" w:type="dxa"/>
              <w:right w:w="30" w:type="dxa"/>
            </w:tcMar>
            <w:vAlign w:val="center"/>
            <w:hideMark/>
          </w:tcPr>
          <w:p w14:paraId="3C90C200"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M60</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186F4142"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1762</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7F2750D9"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22.3</w:t>
            </w:r>
          </w:p>
        </w:tc>
        <w:tc>
          <w:tcPr>
            <w:tcW w:w="0" w:type="auto"/>
            <w:tcBorders>
              <w:top w:val="nil"/>
              <w:left w:val="nil"/>
              <w:bottom w:val="nil"/>
              <w:right w:val="nil"/>
            </w:tcBorders>
            <w:shd w:val="clear" w:color="auto" w:fill="EBEBEB"/>
            <w:tcMar>
              <w:top w:w="30" w:type="dxa"/>
              <w:left w:w="30" w:type="dxa"/>
              <w:bottom w:w="30" w:type="dxa"/>
              <w:right w:w="30" w:type="dxa"/>
            </w:tcMar>
            <w:vAlign w:val="center"/>
            <w:hideMark/>
          </w:tcPr>
          <w:p w14:paraId="225586CD"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22.9</w:t>
            </w:r>
          </w:p>
        </w:tc>
        <w:tc>
          <w:tcPr>
            <w:tcW w:w="950" w:type="dxa"/>
            <w:tcBorders>
              <w:top w:val="nil"/>
              <w:left w:val="nil"/>
              <w:bottom w:val="nil"/>
              <w:right w:val="nil"/>
            </w:tcBorders>
            <w:shd w:val="clear" w:color="auto" w:fill="EBEBEB"/>
            <w:tcMar>
              <w:top w:w="30" w:type="dxa"/>
              <w:left w:w="30" w:type="dxa"/>
              <w:bottom w:w="30" w:type="dxa"/>
              <w:right w:w="30" w:type="dxa"/>
            </w:tcMar>
            <w:vAlign w:val="center"/>
            <w:hideMark/>
          </w:tcPr>
          <w:p w14:paraId="46212497"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7.25</w:t>
            </w:r>
          </w:p>
        </w:tc>
      </w:tr>
      <w:tr w:rsidR="002A55D6" w:rsidRPr="00185538" w14:paraId="131BDD9D" w14:textId="77777777" w:rsidTr="0032498A">
        <w:tc>
          <w:tcPr>
            <w:tcW w:w="1575" w:type="dxa"/>
            <w:tcBorders>
              <w:top w:val="nil"/>
              <w:left w:val="nil"/>
              <w:bottom w:val="nil"/>
              <w:right w:val="nil"/>
            </w:tcBorders>
            <w:shd w:val="clear" w:color="auto" w:fill="FFFFFF"/>
            <w:tcMar>
              <w:top w:w="30" w:type="dxa"/>
              <w:left w:w="30" w:type="dxa"/>
              <w:bottom w:w="30" w:type="dxa"/>
              <w:right w:w="30" w:type="dxa"/>
            </w:tcMar>
            <w:vAlign w:val="center"/>
            <w:hideMark/>
          </w:tcPr>
          <w:p w14:paraId="1C561025"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MM</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2CB61224"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3455</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5FE2C4FB"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40.7</w:t>
            </w:r>
          </w:p>
        </w:tc>
        <w:tc>
          <w:tcPr>
            <w:tcW w:w="0" w:type="auto"/>
            <w:tcBorders>
              <w:top w:val="nil"/>
              <w:left w:val="nil"/>
              <w:bottom w:val="nil"/>
              <w:right w:val="nil"/>
            </w:tcBorders>
            <w:shd w:val="clear" w:color="auto" w:fill="FFFFFF"/>
            <w:tcMar>
              <w:top w:w="30" w:type="dxa"/>
              <w:left w:w="30" w:type="dxa"/>
              <w:bottom w:w="30" w:type="dxa"/>
              <w:right w:w="30" w:type="dxa"/>
            </w:tcMar>
            <w:vAlign w:val="center"/>
            <w:hideMark/>
          </w:tcPr>
          <w:p w14:paraId="19ABC7D6"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36.5</w:t>
            </w:r>
          </w:p>
        </w:tc>
        <w:tc>
          <w:tcPr>
            <w:tcW w:w="950" w:type="dxa"/>
            <w:tcBorders>
              <w:top w:val="nil"/>
              <w:left w:val="nil"/>
              <w:bottom w:val="nil"/>
              <w:right w:val="nil"/>
            </w:tcBorders>
            <w:shd w:val="clear" w:color="auto" w:fill="FFFFFF"/>
            <w:tcMar>
              <w:top w:w="30" w:type="dxa"/>
              <w:left w:w="30" w:type="dxa"/>
              <w:bottom w:w="30" w:type="dxa"/>
              <w:right w:w="30" w:type="dxa"/>
            </w:tcMar>
            <w:vAlign w:val="center"/>
            <w:hideMark/>
          </w:tcPr>
          <w:p w14:paraId="6E1E1516" w14:textId="77777777" w:rsidR="002A55D6" w:rsidRPr="00124999" w:rsidRDefault="002A55D6" w:rsidP="00124999">
            <w:pPr>
              <w:jc w:val="center"/>
              <w:rPr>
                <w:rFonts w:ascii="Times New Roman" w:hAnsi="Times New Roman" w:cs="Times New Roman"/>
                <w:color w:val="3E454D"/>
                <w:sz w:val="20"/>
                <w:szCs w:val="20"/>
              </w:rPr>
            </w:pPr>
            <w:r w:rsidRPr="00124999">
              <w:rPr>
                <w:rFonts w:ascii="Times New Roman" w:hAnsi="Times New Roman" w:cs="Times New Roman"/>
                <w:color w:val="3E454D"/>
                <w:sz w:val="20"/>
                <w:szCs w:val="20"/>
              </w:rPr>
              <w:t>8</w:t>
            </w:r>
          </w:p>
        </w:tc>
      </w:tr>
    </w:tbl>
    <w:p w14:paraId="2F1183D0" w14:textId="77777777" w:rsidR="002A55D6" w:rsidRPr="00124999" w:rsidRDefault="002A55D6" w:rsidP="002A55D6">
      <w:pPr>
        <w:rPr>
          <w:rFonts w:ascii="Times New Roman" w:hAnsi="Times New Roman" w:cs="Times New Roman"/>
          <w:sz w:val="20"/>
          <w:szCs w:val="20"/>
        </w:rPr>
      </w:pPr>
    </w:p>
    <w:p w14:paraId="4DFA89BE" w14:textId="77777777" w:rsidR="002A55D6" w:rsidRPr="006123F1" w:rsidRDefault="00021EA4" w:rsidP="002A55D6">
      <w:pPr>
        <w:spacing w:line="480" w:lineRule="auto"/>
        <w:rPr>
          <w:color w:val="000000" w:themeColor="text1"/>
        </w:rPr>
      </w:pPr>
      <w:r w:rsidRPr="00185538">
        <w:rPr>
          <w:b/>
          <w:bCs/>
          <w:noProof/>
          <w:color w:val="000000"/>
        </w:rPr>
        <w:drawing>
          <wp:inline distT="0" distB="0" distL="0" distR="0" wp14:anchorId="08552905" wp14:editId="46136854">
            <wp:extent cx="3124200" cy="4991100"/>
            <wp:effectExtent l="0" t="0" r="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8"/>
                    <a:stretch>
                      <a:fillRect/>
                    </a:stretch>
                  </pic:blipFill>
                  <pic:spPr>
                    <a:xfrm>
                      <a:off x="0" y="0"/>
                      <a:ext cx="3124200" cy="4991100"/>
                    </a:xfrm>
                    <a:prstGeom prst="rect">
                      <a:avLst/>
                    </a:prstGeom>
                  </pic:spPr>
                </pic:pic>
              </a:graphicData>
            </a:graphic>
          </wp:inline>
        </w:drawing>
      </w:r>
      <w:r w:rsidRPr="00185538">
        <w:fldChar w:fldCharType="begin"/>
      </w:r>
      <w:r w:rsidRPr="00185538">
        <w:instrText xml:space="preserve"> INCLUDEPICTURE "/var/folders/vg/stdk9wf15xz5gyvd13wgyzzm0000gn/T/com.microsoft.Word/WebArchiveCopyPasteTempFiles/2912202079oxygen-cylinder-size-chart-gen.jpg" \* MERGEFORMATINET </w:instrText>
      </w:r>
      <w:r w:rsidRPr="00185538">
        <w:fldChar w:fldCharType="separate"/>
      </w:r>
      <w:r w:rsidRPr="00185538">
        <w:rPr>
          <w:noProof/>
        </w:rPr>
        <w:drawing>
          <wp:inline distT="0" distB="0" distL="0" distR="0" wp14:anchorId="71962B3D" wp14:editId="2905C35D">
            <wp:extent cx="2615565" cy="2733833"/>
            <wp:effectExtent l="0" t="0" r="635" b="0"/>
            <wp:docPr id="23" name="Picture 23" descr="Oxygen Cylinder Siz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xygen Cylinder Siz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1233" cy="2823374"/>
                    </a:xfrm>
                    <a:prstGeom prst="rect">
                      <a:avLst/>
                    </a:prstGeom>
                    <a:noFill/>
                    <a:ln>
                      <a:noFill/>
                    </a:ln>
                  </pic:spPr>
                </pic:pic>
              </a:graphicData>
            </a:graphic>
          </wp:inline>
        </w:drawing>
      </w:r>
      <w:r w:rsidRPr="00185538">
        <w:fldChar w:fldCharType="end"/>
      </w:r>
    </w:p>
    <w:p w14:paraId="1F832D4B" w14:textId="77777777" w:rsidR="002A55D6" w:rsidRDefault="002A55D6"/>
    <w:p w14:paraId="066D65F9" w14:textId="77777777" w:rsidR="0099445B" w:rsidRDefault="0099445B"/>
    <w:p w14:paraId="2DEDBF20" w14:textId="77777777" w:rsidR="007059FC" w:rsidRPr="009963A1" w:rsidRDefault="004C0764">
      <w:pPr>
        <w:rPr>
          <w:rFonts w:ascii="Times New Roman" w:hAnsi="Times New Roman" w:cs="Times New Roman"/>
        </w:rPr>
      </w:pPr>
      <w:r w:rsidRPr="009963A1">
        <w:rPr>
          <w:rFonts w:ascii="Times New Roman" w:hAnsi="Times New Roman" w:cs="Times New Roman"/>
        </w:rPr>
        <w:lastRenderedPageBreak/>
        <w:t>Appendix 3</w:t>
      </w:r>
    </w:p>
    <w:p w14:paraId="14C9F4E9" w14:textId="77777777" w:rsidR="007059FC" w:rsidRPr="009963A1" w:rsidRDefault="007059FC">
      <w:pPr>
        <w:rPr>
          <w:rFonts w:ascii="Times New Roman" w:hAnsi="Times New Roman" w:cs="Times New Roman"/>
        </w:rPr>
      </w:pPr>
    </w:p>
    <w:p w14:paraId="06B417D9" w14:textId="77777777" w:rsidR="007059FC" w:rsidRPr="009963A1" w:rsidRDefault="007059FC" w:rsidP="007059FC">
      <w:pPr>
        <w:rPr>
          <w:rFonts w:ascii="Times New Roman" w:hAnsi="Times New Roman" w:cs="Times New Roman"/>
        </w:rPr>
      </w:pPr>
    </w:p>
    <w:p w14:paraId="46039901" w14:textId="77777777" w:rsidR="007059FC" w:rsidRPr="009963A1" w:rsidRDefault="007059FC" w:rsidP="007059FC">
      <w:pPr>
        <w:jc w:val="center"/>
        <w:rPr>
          <w:rFonts w:ascii="Times New Roman" w:hAnsi="Times New Roman" w:cs="Times New Roman"/>
          <w:b/>
          <w:bCs/>
        </w:rPr>
      </w:pPr>
      <w:r w:rsidRPr="009963A1">
        <w:rPr>
          <w:rFonts w:ascii="Times New Roman" w:hAnsi="Times New Roman" w:cs="Times New Roman"/>
          <w:b/>
          <w:bCs/>
        </w:rPr>
        <w:t>Oxygen Safety Tip Sheet</w:t>
      </w:r>
    </w:p>
    <w:p w14:paraId="1311858C" w14:textId="77777777" w:rsidR="007059FC" w:rsidRPr="009963A1" w:rsidRDefault="007059FC" w:rsidP="007059FC">
      <w:pPr>
        <w:pBdr>
          <w:top w:val="single" w:sz="4" w:space="2" w:color="auto"/>
          <w:left w:val="single" w:sz="4" w:space="4" w:color="auto"/>
          <w:bottom w:val="single" w:sz="4" w:space="1" w:color="auto"/>
          <w:right w:val="single" w:sz="4" w:space="4" w:color="auto"/>
        </w:pBdr>
        <w:shd w:val="clear" w:color="auto" w:fill="FFFFFF"/>
        <w:spacing w:before="100" w:beforeAutospacing="1" w:after="100" w:afterAutospacing="1"/>
        <w:rPr>
          <w:rFonts w:ascii="Times New Roman" w:hAnsi="Times New Roman" w:cs="Times New Roman"/>
          <w:color w:val="222222"/>
          <w:sz w:val="18"/>
          <w:szCs w:val="18"/>
        </w:rPr>
      </w:pPr>
      <w:r w:rsidRPr="009963A1">
        <w:rPr>
          <w:rFonts w:ascii="Times New Roman" w:hAnsi="Times New Roman" w:cs="Times New Roman"/>
          <w:color w:val="222222"/>
          <w:sz w:val="18"/>
          <w:szCs w:val="18"/>
        </w:rPr>
        <w:t>Following simple DO’s and DON’T’s can reduce the risk of incidents caused by oxygen enrichment. In addition to the practices outlined in any manufacturer’s instructions provided, use the following safe practices where medical oxygen is in use:</w:t>
      </w:r>
    </w:p>
    <w:p w14:paraId="223CF898"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b/>
          <w:bCs/>
          <w:color w:val="222222"/>
          <w:sz w:val="18"/>
          <w:szCs w:val="18"/>
        </w:rPr>
        <w:t>AVOID</w:t>
      </w:r>
    </w:p>
    <w:p w14:paraId="1819A38E"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allow smoking or flames in the vicinity of oxygen use;</w:t>
      </w:r>
    </w:p>
    <w:p w14:paraId="2AA44B3D"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xml:space="preserve">·        DO NOT allow lotions, oils, grease, household lubricants, or other combustible materials to come in contact with oxygen or </w:t>
      </w:r>
      <w:r w:rsidRPr="009963A1">
        <w:rPr>
          <w:rFonts w:ascii="Times New Roman" w:hAnsi="Times New Roman" w:cs="Times New Roman"/>
          <w:color w:val="222222"/>
          <w:sz w:val="18"/>
          <w:szCs w:val="18"/>
        </w:rPr>
        <w:tab/>
        <w:t xml:space="preserve">its containers, valves, regulators, gauges, hoses, and fittings. Combustibles and oxygen can combine with explosive </w:t>
      </w:r>
      <w:r w:rsidRPr="009963A1">
        <w:rPr>
          <w:rFonts w:ascii="Times New Roman" w:hAnsi="Times New Roman" w:cs="Times New Roman"/>
          <w:color w:val="222222"/>
          <w:sz w:val="18"/>
          <w:szCs w:val="18"/>
        </w:rPr>
        <w:tab/>
        <w:t>force;</w:t>
      </w:r>
    </w:p>
    <w:p w14:paraId="7BE73607"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handle containers or apparatus immediately after using lotions or moisturizers;</w:t>
      </w:r>
    </w:p>
    <w:p w14:paraId="7010A6B2"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xml:space="preserve">·        DO NOT lubricate hoses, cannulas, valves, regulators, gauges, or fittings with lubricants or any other combustible </w:t>
      </w:r>
      <w:r w:rsidRPr="009963A1">
        <w:rPr>
          <w:rFonts w:ascii="Times New Roman" w:hAnsi="Times New Roman" w:cs="Times New Roman"/>
          <w:color w:val="222222"/>
          <w:sz w:val="18"/>
          <w:szCs w:val="18"/>
        </w:rPr>
        <w:tab/>
        <w:t>substance;</w:t>
      </w:r>
    </w:p>
    <w:p w14:paraId="49D7FA1E"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use an open flame to detect gas leaks;</w:t>
      </w:r>
    </w:p>
    <w:p w14:paraId="7DA329AF"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pacing w:val="-4"/>
          <w:sz w:val="18"/>
          <w:szCs w:val="18"/>
        </w:rPr>
        <w:t>·        DO NOT subject any part of a compressed gas container to a temperature greater than 125 °F (51.7 °C);</w:t>
      </w:r>
    </w:p>
    <w:p w14:paraId="77832824"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place containers where they can become part of an electric circuit;</w:t>
      </w:r>
    </w:p>
    <w:p w14:paraId="7DA7D9CC"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let sparks or a flame come in contact with any part of an oxygen container, regulator, tubing, or other equipment;</w:t>
      </w:r>
    </w:p>
    <w:p w14:paraId="2B5B5688"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deface or remove any markings or labels used to identify the contents of a container;</w:t>
      </w:r>
    </w:p>
    <w:p w14:paraId="6A1356C7"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modify, replace, or add adaptors to existing connections;</w:t>
      </w:r>
    </w:p>
    <w:p w14:paraId="02F4F30D"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change, modify, tamper with, or obstruct the discharge ports of pressure relief devices; and</w:t>
      </w:r>
    </w:p>
    <w:p w14:paraId="0A1CFCA3"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NOT use containers for any purpose other than to supply medical oxygen as received from the supplier.</w:t>
      </w:r>
    </w:p>
    <w:p w14:paraId="1514B490"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b/>
          <w:bCs/>
          <w:color w:val="222222"/>
          <w:sz w:val="18"/>
          <w:szCs w:val="18"/>
        </w:rPr>
        <w:t>DO</w:t>
      </w:r>
    </w:p>
    <w:p w14:paraId="565FBD63"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ensure that connections to tubing, regulators, and other equipment are tight to prevent leakage;</w:t>
      </w:r>
    </w:p>
    <w:p w14:paraId="31F15BB1"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ensure only equipment suitable for medical oxygen use is connected;</w:t>
      </w:r>
    </w:p>
    <w:p w14:paraId="1357537F"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keep hoses, cannulas, and masks in good condition;</w:t>
      </w:r>
    </w:p>
    <w:p w14:paraId="182AD979"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open the cylinder valve slowly and completely after connecting to equipment;</w:t>
      </w:r>
    </w:p>
    <w:p w14:paraId="3EE5C27C"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remove any wrapping from cylinders or valves before use;</w:t>
      </w:r>
    </w:p>
    <w:p w14:paraId="0F62EC7C"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xml:space="preserve">·        DO identify the gas content by the label before use. If the container does not have a label or the label is not readable, return </w:t>
      </w:r>
      <w:r w:rsidRPr="009963A1">
        <w:rPr>
          <w:rFonts w:ascii="Times New Roman" w:hAnsi="Times New Roman" w:cs="Times New Roman"/>
          <w:color w:val="222222"/>
          <w:sz w:val="18"/>
          <w:szCs w:val="18"/>
        </w:rPr>
        <w:tab/>
        <w:t xml:space="preserve">the unused cylinder to the supplier. If the label does not correctly identify the gas contained in a cylinder, return the </w:t>
      </w:r>
      <w:r w:rsidRPr="009963A1">
        <w:rPr>
          <w:rFonts w:ascii="Times New Roman" w:hAnsi="Times New Roman" w:cs="Times New Roman"/>
          <w:color w:val="222222"/>
          <w:sz w:val="18"/>
          <w:szCs w:val="18"/>
        </w:rPr>
        <w:tab/>
        <w:t>unused cylinder to the supplier;</w:t>
      </w:r>
    </w:p>
    <w:p w14:paraId="611717ED"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read, understand, and follow all warning and precautionary handling information on the labels;</w:t>
      </w:r>
    </w:p>
    <w:p w14:paraId="4DFDD8DB"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follow all signage provided by the oxygen supplier;</w:t>
      </w:r>
    </w:p>
    <w:p w14:paraId="1E7529C5"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close the valve prior to disconnecting or replacing the cylinder;</w:t>
      </w:r>
    </w:p>
    <w:p w14:paraId="0FD026BD"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close the valve and ensure that the valve protective cap and outlet caps or plugs, if used, are replaced before returning;</w:t>
      </w:r>
    </w:p>
    <w:p w14:paraId="3F6ACEAB"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keep valves closed when the gas is not being used;</w:t>
      </w:r>
    </w:p>
    <w:p w14:paraId="7F873DD3"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xml:space="preserve">·        DO notify the oxygen supplier and isolate the cylinder if a foreign substance is present in or could have entered the valve </w:t>
      </w:r>
      <w:r w:rsidRPr="009963A1">
        <w:rPr>
          <w:rFonts w:ascii="Times New Roman" w:hAnsi="Times New Roman" w:cs="Times New Roman"/>
          <w:color w:val="222222"/>
          <w:sz w:val="18"/>
          <w:szCs w:val="18"/>
        </w:rPr>
        <w:tab/>
        <w:t>outlet connection;</w:t>
      </w:r>
    </w:p>
    <w:p w14:paraId="025BC157"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xml:space="preserve">·        DO provide the oxygen supplier with complete details regarding any complaint or event involving the container or </w:t>
      </w:r>
      <w:r w:rsidRPr="009963A1">
        <w:rPr>
          <w:rFonts w:ascii="Times New Roman" w:hAnsi="Times New Roman" w:cs="Times New Roman"/>
          <w:color w:val="222222"/>
          <w:sz w:val="18"/>
          <w:szCs w:val="18"/>
        </w:rPr>
        <w:tab/>
        <w:t>product including the container lot and serial number, and then isolate the container to prevent use;</w:t>
      </w:r>
    </w:p>
    <w:p w14:paraId="1514D97C"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xml:space="preserve">·        DO ensure only experienced and properly instructed persons handle oxygen containers; </w:t>
      </w:r>
    </w:p>
    <w:p w14:paraId="5BE82A56" w14:textId="77777777" w:rsidR="007059FC" w:rsidRPr="009963A1" w:rsidRDefault="007059FC" w:rsidP="007059FC">
      <w:pPr>
        <w:widowControl w:val="0"/>
        <w:pBdr>
          <w:top w:val="single" w:sz="4" w:space="2" w:color="auto"/>
          <w:left w:val="single" w:sz="4" w:space="4" w:color="auto"/>
          <w:bottom w:val="single" w:sz="4" w:space="1" w:color="auto"/>
          <w:right w:val="single" w:sz="4" w:space="4" w:color="auto"/>
        </w:pBdr>
        <w:shd w:val="clear" w:color="auto" w:fill="FFFFFF"/>
        <w:rPr>
          <w:rFonts w:ascii="Times New Roman" w:hAnsi="Times New Roman" w:cs="Times New Roman"/>
          <w:color w:val="222222"/>
          <w:sz w:val="18"/>
          <w:szCs w:val="18"/>
        </w:rPr>
      </w:pPr>
      <w:r w:rsidRPr="009963A1">
        <w:rPr>
          <w:rFonts w:ascii="Times New Roman" w:hAnsi="Times New Roman" w:cs="Times New Roman"/>
          <w:color w:val="222222"/>
          <w:sz w:val="18"/>
          <w:szCs w:val="18"/>
        </w:rPr>
        <w:t>·        DO isolate the container and move it to a well ventilated area if a leak is suspected, and it is safe to do so.</w:t>
      </w:r>
    </w:p>
    <w:p w14:paraId="74AD103D" w14:textId="77777777" w:rsidR="007059FC" w:rsidRPr="009963A1" w:rsidRDefault="007059FC" w:rsidP="007059FC">
      <w:pPr>
        <w:rPr>
          <w:rFonts w:ascii="Times New Roman" w:hAnsi="Times New Roman" w:cs="Times New Roman"/>
        </w:rPr>
      </w:pPr>
    </w:p>
    <w:p w14:paraId="2E54DCB0" w14:textId="77777777" w:rsidR="007059FC" w:rsidRPr="009963A1" w:rsidRDefault="007059FC" w:rsidP="007059FC">
      <w:pPr>
        <w:rPr>
          <w:rFonts w:ascii="Times New Roman" w:hAnsi="Times New Roman" w:cs="Times New Roman"/>
        </w:rPr>
      </w:pPr>
    </w:p>
    <w:p w14:paraId="08A30E67" w14:textId="77777777" w:rsidR="007059FC" w:rsidRPr="009963A1" w:rsidRDefault="007059FC" w:rsidP="007059FC">
      <w:pPr>
        <w:rPr>
          <w:rFonts w:ascii="Times New Roman" w:hAnsi="Times New Roman" w:cs="Times New Roman"/>
        </w:rPr>
      </w:pPr>
    </w:p>
    <w:p w14:paraId="726C3D50" w14:textId="77777777" w:rsidR="007059FC" w:rsidRPr="009963A1" w:rsidRDefault="007059FC" w:rsidP="007059FC">
      <w:pPr>
        <w:rPr>
          <w:rFonts w:ascii="Times New Roman" w:hAnsi="Times New Roman" w:cs="Times New Roman"/>
        </w:rPr>
      </w:pPr>
    </w:p>
    <w:p w14:paraId="3D79133C" w14:textId="77777777" w:rsidR="007059FC" w:rsidRPr="009963A1" w:rsidRDefault="007059FC" w:rsidP="007059FC">
      <w:pPr>
        <w:rPr>
          <w:rFonts w:ascii="Times New Roman" w:hAnsi="Times New Roman" w:cs="Times New Roman"/>
        </w:rPr>
      </w:pPr>
    </w:p>
    <w:p w14:paraId="68E3B14C" w14:textId="7716B506" w:rsidR="007059FC" w:rsidRDefault="007059FC" w:rsidP="007059FC">
      <w:pPr>
        <w:rPr>
          <w:rFonts w:ascii="Times New Roman" w:hAnsi="Times New Roman" w:cs="Times New Roman"/>
        </w:rPr>
      </w:pPr>
    </w:p>
    <w:p w14:paraId="3D2BB120" w14:textId="5036DB89" w:rsidR="009963A1" w:rsidRDefault="009963A1" w:rsidP="007059FC">
      <w:pPr>
        <w:rPr>
          <w:rFonts w:ascii="Times New Roman" w:hAnsi="Times New Roman" w:cs="Times New Roman"/>
        </w:rPr>
      </w:pPr>
    </w:p>
    <w:p w14:paraId="6390F879" w14:textId="4B9934C4" w:rsidR="009963A1" w:rsidRDefault="009963A1" w:rsidP="007059FC">
      <w:pPr>
        <w:rPr>
          <w:rFonts w:ascii="Times New Roman" w:hAnsi="Times New Roman" w:cs="Times New Roman"/>
        </w:rPr>
      </w:pPr>
    </w:p>
    <w:p w14:paraId="4F8A11E1" w14:textId="7EDCB3EF" w:rsidR="009963A1" w:rsidRDefault="009963A1" w:rsidP="007059FC">
      <w:pPr>
        <w:rPr>
          <w:rFonts w:ascii="Times New Roman" w:hAnsi="Times New Roman" w:cs="Times New Roman"/>
        </w:rPr>
      </w:pPr>
    </w:p>
    <w:p w14:paraId="73EFD7CD" w14:textId="5336B69A" w:rsidR="009963A1" w:rsidRDefault="009963A1" w:rsidP="007059FC">
      <w:pPr>
        <w:rPr>
          <w:rFonts w:ascii="Times New Roman" w:hAnsi="Times New Roman" w:cs="Times New Roman"/>
        </w:rPr>
      </w:pPr>
    </w:p>
    <w:p w14:paraId="750817C5" w14:textId="77777777" w:rsidR="009963A1" w:rsidRPr="009963A1" w:rsidRDefault="009963A1" w:rsidP="007059FC">
      <w:pPr>
        <w:rPr>
          <w:rFonts w:ascii="Times New Roman" w:hAnsi="Times New Roman" w:cs="Times New Roman"/>
        </w:rPr>
      </w:pPr>
    </w:p>
    <w:p w14:paraId="02159BE9" w14:textId="77777777" w:rsidR="007059FC" w:rsidRPr="009963A1" w:rsidRDefault="007059FC" w:rsidP="007059FC">
      <w:pPr>
        <w:rPr>
          <w:rFonts w:ascii="Times New Roman" w:hAnsi="Times New Roman" w:cs="Times New Roman"/>
          <w:color w:val="000000"/>
        </w:rPr>
      </w:pPr>
    </w:p>
    <w:p w14:paraId="120AF152" w14:textId="77777777" w:rsidR="007059FC" w:rsidRPr="009963A1" w:rsidRDefault="004C0764" w:rsidP="007059FC">
      <w:pPr>
        <w:rPr>
          <w:rFonts w:ascii="Times New Roman" w:hAnsi="Times New Roman" w:cs="Times New Roman"/>
        </w:rPr>
      </w:pPr>
      <w:r w:rsidRPr="009963A1">
        <w:rPr>
          <w:rFonts w:ascii="Times New Roman" w:hAnsi="Times New Roman" w:cs="Times New Roman"/>
        </w:rPr>
        <w:lastRenderedPageBreak/>
        <w:t>Appendix 4</w:t>
      </w:r>
    </w:p>
    <w:p w14:paraId="48D888B2" w14:textId="77777777" w:rsidR="004C0764" w:rsidRPr="009963A1" w:rsidRDefault="004C0764" w:rsidP="007059FC">
      <w:pPr>
        <w:rPr>
          <w:rFonts w:ascii="Times New Roman" w:hAnsi="Times New Roman" w:cs="Times New Roman"/>
        </w:rPr>
      </w:pPr>
    </w:p>
    <w:p w14:paraId="3600DE18" w14:textId="77777777" w:rsidR="007059FC" w:rsidRPr="009963A1" w:rsidRDefault="007059FC" w:rsidP="007059FC">
      <w:pPr>
        <w:jc w:val="center"/>
        <w:rPr>
          <w:rFonts w:ascii="Times New Roman" w:hAnsi="Times New Roman" w:cs="Times New Roman"/>
        </w:rPr>
      </w:pPr>
      <w:r w:rsidRPr="009963A1">
        <w:rPr>
          <w:rFonts w:ascii="Times New Roman" w:hAnsi="Times New Roman" w:cs="Times New Roman"/>
          <w:b/>
          <w:u w:val="single"/>
        </w:rPr>
        <w:t>Oxygen Conservation Tips During COVID-19 from a Nursing Perspective</w:t>
      </w:r>
    </w:p>
    <w:p w14:paraId="5A5518DB" w14:textId="77777777" w:rsidR="007059FC" w:rsidRPr="009963A1" w:rsidRDefault="007059FC" w:rsidP="007059FC">
      <w:pPr>
        <w:rPr>
          <w:rFonts w:ascii="Times New Roman" w:hAnsi="Times New Roman" w:cs="Times New Roman"/>
        </w:rPr>
      </w:pPr>
    </w:p>
    <w:p w14:paraId="0DA7771B" w14:textId="77777777" w:rsidR="007059FC" w:rsidRPr="009963A1" w:rsidRDefault="007059FC" w:rsidP="007059FC">
      <w:pPr>
        <w:rPr>
          <w:rFonts w:ascii="Times New Roman" w:hAnsi="Times New Roman" w:cs="Times New Roman"/>
        </w:rPr>
      </w:pPr>
      <w:r w:rsidRPr="009963A1">
        <w:rPr>
          <w:rFonts w:ascii="Times New Roman" w:hAnsi="Times New Roman" w:cs="Times New Roman"/>
        </w:rPr>
        <w:t xml:space="preserve">Nurses often spend the most time of any HCW at the bedside of acutely ill patients. This has been particularly true during the COVID-19 pandemic, where the clinical nature of these patients requires close monitoring. Every patient is different, and none of this is in place of clinical expertise at the bedside, or institutional policies. </w:t>
      </w:r>
    </w:p>
    <w:p w14:paraId="6C910FB6" w14:textId="77777777" w:rsidR="007059FC" w:rsidRPr="009963A1" w:rsidRDefault="007059FC" w:rsidP="007059FC">
      <w:pPr>
        <w:pStyle w:val="ListParagraph"/>
        <w:numPr>
          <w:ilvl w:val="0"/>
          <w:numId w:val="2"/>
        </w:numPr>
        <w:spacing w:after="160" w:line="259" w:lineRule="auto"/>
        <w:rPr>
          <w:rFonts w:ascii="Times New Roman" w:hAnsi="Times New Roman" w:cs="Times New Roman"/>
          <w:b/>
        </w:rPr>
      </w:pPr>
      <w:r w:rsidRPr="009963A1">
        <w:rPr>
          <w:rFonts w:ascii="Times New Roman" w:hAnsi="Times New Roman" w:cs="Times New Roman"/>
          <w:b/>
        </w:rPr>
        <w:t xml:space="preserve">Encourage patients to Prone, Turn, Cough, and Deep Breath. Use </w:t>
      </w:r>
      <w:r w:rsidR="00B154C1" w:rsidRPr="009963A1">
        <w:rPr>
          <w:rFonts w:ascii="Times New Roman" w:hAnsi="Times New Roman" w:cs="Times New Roman"/>
          <w:b/>
        </w:rPr>
        <w:t>i</w:t>
      </w:r>
      <w:r w:rsidRPr="009963A1">
        <w:rPr>
          <w:rFonts w:ascii="Times New Roman" w:hAnsi="Times New Roman" w:cs="Times New Roman"/>
          <w:b/>
        </w:rPr>
        <w:t xml:space="preserve">ncentive </w:t>
      </w:r>
      <w:r w:rsidR="00B154C1" w:rsidRPr="009963A1">
        <w:rPr>
          <w:rFonts w:ascii="Times New Roman" w:hAnsi="Times New Roman" w:cs="Times New Roman"/>
          <w:b/>
        </w:rPr>
        <w:t>s</w:t>
      </w:r>
      <w:r w:rsidRPr="009963A1">
        <w:rPr>
          <w:rFonts w:ascii="Times New Roman" w:hAnsi="Times New Roman" w:cs="Times New Roman"/>
          <w:b/>
        </w:rPr>
        <w:t>pirometers if they are available</w:t>
      </w:r>
      <w:r w:rsidRPr="009963A1">
        <w:rPr>
          <w:rFonts w:ascii="Times New Roman" w:hAnsi="Times New Roman" w:cs="Times New Roman"/>
        </w:rPr>
        <w:t xml:space="preserve">. </w:t>
      </w:r>
      <w:r w:rsidRPr="009963A1">
        <w:rPr>
          <w:rFonts w:ascii="Times New Roman" w:hAnsi="Times New Roman" w:cs="Times New Roman"/>
          <w:b/>
        </w:rPr>
        <w:t xml:space="preserve">Chest physiotherapy may also be helpful, particularly for those with secretions. </w:t>
      </w:r>
      <w:r w:rsidRPr="009963A1">
        <w:rPr>
          <w:rFonts w:ascii="Times New Roman" w:hAnsi="Times New Roman" w:cs="Times New Roman"/>
        </w:rPr>
        <w:t xml:space="preserve"> </w:t>
      </w:r>
    </w:p>
    <w:p w14:paraId="1414AF35" w14:textId="77777777" w:rsidR="007059FC" w:rsidRPr="009963A1" w:rsidRDefault="007059FC" w:rsidP="007059FC">
      <w:pPr>
        <w:pStyle w:val="ListParagraph"/>
        <w:spacing w:after="160" w:line="259" w:lineRule="auto"/>
        <w:rPr>
          <w:rFonts w:ascii="Times New Roman" w:hAnsi="Times New Roman" w:cs="Times New Roman"/>
          <w:b/>
        </w:rPr>
      </w:pPr>
      <w:r w:rsidRPr="009963A1">
        <w:rPr>
          <w:rFonts w:ascii="Times New Roman" w:hAnsi="Times New Roman" w:cs="Times New Roman"/>
        </w:rPr>
        <w:t>Although respiratory care recommendations for COVID-19 patients vary widely, observational reports support basic respiratory care for these patients.</w:t>
      </w:r>
      <w:r w:rsidRPr="009963A1">
        <w:rPr>
          <w:rFonts w:ascii="Times New Roman" w:hAnsi="Times New Roman" w:cs="Times New Roman"/>
        </w:rPr>
        <w:fldChar w:fldCharType="begin"/>
      </w:r>
      <w:r w:rsidRPr="009963A1">
        <w:rPr>
          <w:rFonts w:ascii="Times New Roman" w:hAnsi="Times New Roman" w:cs="Times New Roman"/>
        </w:rPr>
        <w:instrText xml:space="preserve"> ADDIN EN.CITE &lt;EndNote&gt;&lt;Cite&gt;&lt;Author&gt;Seyller H&lt;/Author&gt;&lt;Year&gt;2021&lt;/Year&gt;&lt;RecNum&gt;721&lt;/RecNum&gt;&lt;DisplayText&gt;&lt;style face="superscript"&gt;13&lt;/style&gt;&lt;/DisplayText&gt;&lt;record&gt;&lt;rec-number&gt;721&lt;/rec-number&gt;&lt;foreign-keys&gt;&lt;key app="EN" db-id="sde9p5sp62xvezesxaax0eens9eetx2swzwz" timestamp="1621806034" guid="f30ef873-6c7a-40f9-89da-18b17510ad00"&gt;721&lt;/key&gt;&lt;/foreign-keys&gt;&lt;ref-type name="Journal Article"&gt;17&lt;/ref-type&gt;&lt;contributors&gt;&lt;authors&gt;&lt;author&gt;Seyller H, Gottlieb M, Colla J&lt;/author&gt;&lt;/authors&gt;&lt;/contributors&gt;&lt;titles&gt;&lt;title&gt;A breath of fresh air: The role of incentive spirometry in the treatment of COVID-19&lt;/title&gt;&lt;secondary-title&gt;American Journal of Emergency Medicine&lt;/secondary-title&gt;&lt;/titles&gt;&lt;periodical&gt;&lt;full-title&gt;American Journal of Emergency Medicine&lt;/full-title&gt;&lt;/periodical&gt;&lt;volume&gt;in press&lt;/volume&gt;&lt;edition&gt;February 01, 2021&lt;/edition&gt;&lt;dates&gt;&lt;year&gt;2021&lt;/year&gt;&lt;/dates&gt;&lt;urls&gt;&lt;related-urls&gt;&lt;url&gt;https://www.ajemjournal.com/article/S0735-6757(21)00087-5/fulltext#%20, https://www.ncbi.nlm.nih.gov/pmc/articles/PMC7430249/, https://pubmed.ncbi.nlm.nih.gov/32810081/ &lt;/url&gt;&lt;/related-urls&gt;&lt;/urls&gt;&lt;/record&gt;&lt;/Cite&gt;&lt;/EndNote&gt;</w:instrText>
      </w:r>
      <w:r w:rsidRPr="009963A1">
        <w:rPr>
          <w:rFonts w:ascii="Times New Roman" w:hAnsi="Times New Roman" w:cs="Times New Roman"/>
        </w:rPr>
        <w:fldChar w:fldCharType="separate"/>
      </w:r>
      <w:r w:rsidRPr="009963A1">
        <w:rPr>
          <w:rFonts w:ascii="Times New Roman" w:hAnsi="Times New Roman" w:cs="Times New Roman"/>
          <w:noProof/>
          <w:vertAlign w:val="superscript"/>
        </w:rPr>
        <w:t>13</w:t>
      </w:r>
      <w:r w:rsidRPr="009963A1">
        <w:rPr>
          <w:rFonts w:ascii="Times New Roman" w:hAnsi="Times New Roman" w:cs="Times New Roman"/>
        </w:rPr>
        <w:fldChar w:fldCharType="end"/>
      </w:r>
      <w:r w:rsidRPr="009963A1">
        <w:rPr>
          <w:rFonts w:ascii="Times New Roman" w:hAnsi="Times New Roman" w:cs="Times New Roman"/>
        </w:rPr>
        <w:t xml:space="preserve"> These techniques can reduce the likelihood of increasing oxygen needs. Patients can be educated to do most of these techniques independently, as tolerated, which is especially useful in settings. Patients with paroxysmal coughing with intermittent desaturation limited frequency, and duration at times, but did not preclude these techniques all together. </w:t>
      </w:r>
    </w:p>
    <w:p w14:paraId="789241EB" w14:textId="77777777" w:rsidR="007059FC" w:rsidRPr="009963A1" w:rsidRDefault="007059FC" w:rsidP="007059FC">
      <w:pPr>
        <w:pStyle w:val="ListParagraph"/>
        <w:numPr>
          <w:ilvl w:val="0"/>
          <w:numId w:val="2"/>
        </w:numPr>
        <w:spacing w:after="160" w:line="259" w:lineRule="auto"/>
        <w:rPr>
          <w:rFonts w:ascii="Times New Roman" w:hAnsi="Times New Roman" w:cs="Times New Roman"/>
          <w:b/>
        </w:rPr>
      </w:pPr>
      <w:r w:rsidRPr="009963A1">
        <w:rPr>
          <w:rFonts w:ascii="Times New Roman" w:hAnsi="Times New Roman" w:cs="Times New Roman"/>
          <w:b/>
        </w:rPr>
        <w:t xml:space="preserve">For patients with high oxygen requirements, give bed baths, use bedside commodes and promote in-bed PT when the patient is not able to tolerate ambulation. </w:t>
      </w:r>
      <w:r w:rsidRPr="009963A1">
        <w:rPr>
          <w:rFonts w:ascii="Times New Roman" w:hAnsi="Times New Roman" w:cs="Times New Roman"/>
        </w:rPr>
        <w:t xml:space="preserve">Balancing movement and oxygen demands in COVID-19 patients can be difficult as these patients routinely desaturate to 80% range, and sometimes lower with movement. In pts. with high oxygen demands, decreasing activity events like walking to the bathroom or shower can be helpful until they can be weaned to lower oxygen flow rates. It is particularly important to have these patients turn, prone, and perform in –bed physical therapy exercises. </w:t>
      </w:r>
    </w:p>
    <w:p w14:paraId="1DF7C105" w14:textId="77777777" w:rsidR="007059FC" w:rsidRPr="009963A1" w:rsidRDefault="007059FC" w:rsidP="007059FC">
      <w:pPr>
        <w:pStyle w:val="ListParagraph"/>
        <w:numPr>
          <w:ilvl w:val="0"/>
          <w:numId w:val="2"/>
        </w:numPr>
        <w:spacing w:after="160" w:line="259" w:lineRule="auto"/>
        <w:rPr>
          <w:rFonts w:ascii="Times New Roman" w:hAnsi="Times New Roman" w:cs="Times New Roman"/>
        </w:rPr>
      </w:pPr>
      <w:r w:rsidRPr="009963A1">
        <w:rPr>
          <w:rFonts w:ascii="Times New Roman" w:hAnsi="Times New Roman" w:cs="Times New Roman"/>
          <w:b/>
        </w:rPr>
        <w:t>Patient education is KEY in COVID-19</w:t>
      </w:r>
      <w:r w:rsidRPr="009963A1">
        <w:rPr>
          <w:rFonts w:ascii="Times New Roman" w:hAnsi="Times New Roman" w:cs="Times New Roman"/>
        </w:rPr>
        <w:t xml:space="preserve">. </w:t>
      </w:r>
    </w:p>
    <w:p w14:paraId="44B49EFA" w14:textId="77777777" w:rsidR="007059FC" w:rsidRPr="009963A1" w:rsidRDefault="007059FC" w:rsidP="007059FC">
      <w:pPr>
        <w:pStyle w:val="ListParagraph"/>
        <w:spacing w:after="160" w:line="259" w:lineRule="auto"/>
        <w:rPr>
          <w:rFonts w:ascii="Times New Roman" w:hAnsi="Times New Roman" w:cs="Times New Roman"/>
        </w:rPr>
      </w:pPr>
      <w:r w:rsidRPr="009963A1">
        <w:rPr>
          <w:rFonts w:ascii="Times New Roman" w:hAnsi="Times New Roman" w:cs="Times New Roman"/>
        </w:rPr>
        <w:t xml:space="preserve">Demonstrating breathing techniques such as pursed lip breathing, inhaling through the nose/open mouth exhale to these patients can help to decrease anxiety and potentially increase oxygenation. </w:t>
      </w:r>
    </w:p>
    <w:p w14:paraId="6043C592" w14:textId="77777777" w:rsidR="007059FC" w:rsidRPr="009963A1" w:rsidRDefault="007059FC" w:rsidP="007059FC">
      <w:pPr>
        <w:rPr>
          <w:rFonts w:ascii="Times New Roman" w:hAnsi="Times New Roman" w:cs="Times New Roman"/>
          <w:color w:val="000000"/>
        </w:rPr>
      </w:pPr>
    </w:p>
    <w:p w14:paraId="22FF4955" w14:textId="77777777" w:rsidR="007059FC" w:rsidRPr="009963A1" w:rsidRDefault="007059FC" w:rsidP="007059FC">
      <w:pPr>
        <w:rPr>
          <w:rFonts w:ascii="Times New Roman" w:hAnsi="Times New Roman" w:cs="Times New Roman"/>
        </w:rPr>
      </w:pPr>
    </w:p>
    <w:p w14:paraId="36AD0CCF" w14:textId="77777777" w:rsidR="007059FC" w:rsidRPr="009963A1" w:rsidRDefault="007059FC" w:rsidP="007059FC">
      <w:pPr>
        <w:rPr>
          <w:rFonts w:ascii="Times New Roman" w:hAnsi="Times New Roman" w:cs="Times New Roman"/>
        </w:rPr>
      </w:pPr>
    </w:p>
    <w:p w14:paraId="638BBBF7" w14:textId="77777777" w:rsidR="001F1E1E" w:rsidRPr="009963A1" w:rsidRDefault="001F1E1E" w:rsidP="007059FC">
      <w:pPr>
        <w:autoSpaceDE w:val="0"/>
        <w:autoSpaceDN w:val="0"/>
        <w:adjustRightInd w:val="0"/>
        <w:rPr>
          <w:rFonts w:ascii="Times New Roman" w:hAnsi="Times New Roman" w:cs="Times New Roman"/>
          <w:color w:val="000000"/>
        </w:rPr>
      </w:pPr>
    </w:p>
    <w:p w14:paraId="02B6DE7B" w14:textId="77777777" w:rsidR="001F1E1E" w:rsidRPr="009963A1" w:rsidRDefault="001F1E1E" w:rsidP="007059FC">
      <w:pPr>
        <w:autoSpaceDE w:val="0"/>
        <w:autoSpaceDN w:val="0"/>
        <w:adjustRightInd w:val="0"/>
        <w:rPr>
          <w:rFonts w:ascii="Times New Roman" w:hAnsi="Times New Roman" w:cs="Times New Roman"/>
          <w:color w:val="000000"/>
        </w:rPr>
      </w:pPr>
    </w:p>
    <w:p w14:paraId="3C81CFCD" w14:textId="77777777" w:rsidR="001F1E1E" w:rsidRPr="009963A1" w:rsidRDefault="001F1E1E" w:rsidP="007059FC">
      <w:pPr>
        <w:autoSpaceDE w:val="0"/>
        <w:autoSpaceDN w:val="0"/>
        <w:adjustRightInd w:val="0"/>
        <w:rPr>
          <w:rFonts w:ascii="Times New Roman" w:hAnsi="Times New Roman" w:cs="Times New Roman"/>
          <w:color w:val="000000"/>
        </w:rPr>
      </w:pPr>
    </w:p>
    <w:p w14:paraId="5B0DD160" w14:textId="77777777" w:rsidR="0063501B" w:rsidRPr="009963A1" w:rsidRDefault="0063501B" w:rsidP="007059FC">
      <w:pPr>
        <w:autoSpaceDE w:val="0"/>
        <w:autoSpaceDN w:val="0"/>
        <w:adjustRightInd w:val="0"/>
        <w:rPr>
          <w:rFonts w:ascii="Times New Roman" w:hAnsi="Times New Roman" w:cs="Times New Roman"/>
          <w:color w:val="000000"/>
        </w:rPr>
      </w:pPr>
    </w:p>
    <w:p w14:paraId="3C2641EB" w14:textId="77777777" w:rsidR="0063501B" w:rsidRPr="009963A1" w:rsidRDefault="0063501B" w:rsidP="007059FC">
      <w:pPr>
        <w:autoSpaceDE w:val="0"/>
        <w:autoSpaceDN w:val="0"/>
        <w:adjustRightInd w:val="0"/>
        <w:rPr>
          <w:rFonts w:ascii="Times New Roman" w:hAnsi="Times New Roman" w:cs="Times New Roman"/>
          <w:color w:val="000000"/>
        </w:rPr>
      </w:pPr>
    </w:p>
    <w:p w14:paraId="7FEE90B8" w14:textId="77777777" w:rsidR="001F1E1E" w:rsidRPr="009963A1" w:rsidRDefault="001F1E1E" w:rsidP="001F1E1E">
      <w:pPr>
        <w:rPr>
          <w:rFonts w:ascii="Times New Roman" w:hAnsi="Times New Roman" w:cs="Times New Roman"/>
        </w:rPr>
      </w:pPr>
    </w:p>
    <w:p w14:paraId="7E32DD33" w14:textId="77777777" w:rsidR="001F1E1E" w:rsidRPr="009963A1" w:rsidRDefault="001F1E1E" w:rsidP="001F1E1E">
      <w:pPr>
        <w:rPr>
          <w:rFonts w:ascii="Times New Roman" w:hAnsi="Times New Roman" w:cs="Times New Roman"/>
        </w:rPr>
      </w:pPr>
    </w:p>
    <w:p w14:paraId="0696C04E" w14:textId="77777777" w:rsidR="007059FC" w:rsidRDefault="007059FC"/>
    <w:sectPr w:rsidR="007059FC" w:rsidSect="00931BF0">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DF976D" w14:textId="77777777" w:rsidR="004D2883" w:rsidRDefault="004D2883" w:rsidP="00A94E2F">
      <w:r>
        <w:separator/>
      </w:r>
    </w:p>
  </w:endnote>
  <w:endnote w:type="continuationSeparator" w:id="0">
    <w:p w14:paraId="25D398BE" w14:textId="77777777" w:rsidR="004D2883" w:rsidRDefault="004D2883" w:rsidP="00A94E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97394639"/>
      <w:docPartObj>
        <w:docPartGallery w:val="Page Numbers (Bottom of Page)"/>
        <w:docPartUnique/>
      </w:docPartObj>
    </w:sdtPr>
    <w:sdtContent>
      <w:p w14:paraId="29F3990A" w14:textId="7E02FDCD" w:rsidR="00A94E2F" w:rsidRDefault="00A94E2F" w:rsidP="004A30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D9D5FF" w14:textId="77777777" w:rsidR="00A94E2F" w:rsidRDefault="00A94E2F" w:rsidP="00A94E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657735"/>
      <w:docPartObj>
        <w:docPartGallery w:val="Page Numbers (Bottom of Page)"/>
        <w:docPartUnique/>
      </w:docPartObj>
    </w:sdtPr>
    <w:sdtContent>
      <w:p w14:paraId="334B49B2" w14:textId="53D262D2" w:rsidR="00A94E2F" w:rsidRDefault="00A94E2F" w:rsidP="004A30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BA473B" w14:textId="77777777" w:rsidR="00A94E2F" w:rsidRDefault="00A94E2F" w:rsidP="00A94E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929CE8" w14:textId="77777777" w:rsidR="004D2883" w:rsidRDefault="004D2883" w:rsidP="00A94E2F">
      <w:r>
        <w:separator/>
      </w:r>
    </w:p>
  </w:footnote>
  <w:footnote w:type="continuationSeparator" w:id="0">
    <w:p w14:paraId="7227B360" w14:textId="77777777" w:rsidR="004D2883" w:rsidRDefault="004D2883" w:rsidP="00A94E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C95B27"/>
    <w:multiLevelType w:val="multilevel"/>
    <w:tmpl w:val="769CA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7E7C05"/>
    <w:multiLevelType w:val="hybridMultilevel"/>
    <w:tmpl w:val="840C2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D767D"/>
    <w:multiLevelType w:val="hybridMultilevel"/>
    <w:tmpl w:val="B494031C"/>
    <w:lvl w:ilvl="0" w:tplc="A53424C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A80"/>
    <w:rsid w:val="00002A80"/>
    <w:rsid w:val="000072F5"/>
    <w:rsid w:val="00021EA4"/>
    <w:rsid w:val="00032AE2"/>
    <w:rsid w:val="00057617"/>
    <w:rsid w:val="00064434"/>
    <w:rsid w:val="000809E8"/>
    <w:rsid w:val="00097B63"/>
    <w:rsid w:val="000A2921"/>
    <w:rsid w:val="000A7D48"/>
    <w:rsid w:val="000D2F98"/>
    <w:rsid w:val="000D54FE"/>
    <w:rsid w:val="000E3D2E"/>
    <w:rsid w:val="00104CD0"/>
    <w:rsid w:val="00126A35"/>
    <w:rsid w:val="001550FA"/>
    <w:rsid w:val="00162493"/>
    <w:rsid w:val="0016264D"/>
    <w:rsid w:val="0017480D"/>
    <w:rsid w:val="00177055"/>
    <w:rsid w:val="00181AD0"/>
    <w:rsid w:val="00183832"/>
    <w:rsid w:val="001912A3"/>
    <w:rsid w:val="001A0E07"/>
    <w:rsid w:val="001A4DCB"/>
    <w:rsid w:val="001D52B5"/>
    <w:rsid w:val="001D5C76"/>
    <w:rsid w:val="001D5CB7"/>
    <w:rsid w:val="001E4951"/>
    <w:rsid w:val="001F1E1E"/>
    <w:rsid w:val="001F417C"/>
    <w:rsid w:val="00223E4E"/>
    <w:rsid w:val="0024684B"/>
    <w:rsid w:val="002634C7"/>
    <w:rsid w:val="002753A1"/>
    <w:rsid w:val="00286EBC"/>
    <w:rsid w:val="002A2F17"/>
    <w:rsid w:val="002A4DBB"/>
    <w:rsid w:val="002A55D6"/>
    <w:rsid w:val="002C6604"/>
    <w:rsid w:val="002E088A"/>
    <w:rsid w:val="002E2AB5"/>
    <w:rsid w:val="002F6CEF"/>
    <w:rsid w:val="002F79EE"/>
    <w:rsid w:val="003038A9"/>
    <w:rsid w:val="00316D39"/>
    <w:rsid w:val="00316F47"/>
    <w:rsid w:val="0032498A"/>
    <w:rsid w:val="00337CE1"/>
    <w:rsid w:val="003412D9"/>
    <w:rsid w:val="00353F18"/>
    <w:rsid w:val="00375CF7"/>
    <w:rsid w:val="0038033D"/>
    <w:rsid w:val="003B28A9"/>
    <w:rsid w:val="003B2E19"/>
    <w:rsid w:val="003B7156"/>
    <w:rsid w:val="003C6AB1"/>
    <w:rsid w:val="003E2D38"/>
    <w:rsid w:val="003E4CE0"/>
    <w:rsid w:val="003F1F95"/>
    <w:rsid w:val="003F7FCD"/>
    <w:rsid w:val="0040633E"/>
    <w:rsid w:val="00411B11"/>
    <w:rsid w:val="0042653E"/>
    <w:rsid w:val="00426E36"/>
    <w:rsid w:val="004377CD"/>
    <w:rsid w:val="00440042"/>
    <w:rsid w:val="00446642"/>
    <w:rsid w:val="00455383"/>
    <w:rsid w:val="00460BFE"/>
    <w:rsid w:val="0047418B"/>
    <w:rsid w:val="00480284"/>
    <w:rsid w:val="00482313"/>
    <w:rsid w:val="00482EEB"/>
    <w:rsid w:val="004833D3"/>
    <w:rsid w:val="004A13C0"/>
    <w:rsid w:val="004A2AE4"/>
    <w:rsid w:val="004C0764"/>
    <w:rsid w:val="004C3DBC"/>
    <w:rsid w:val="004C5AD7"/>
    <w:rsid w:val="004C638E"/>
    <w:rsid w:val="004D0FE7"/>
    <w:rsid w:val="004D2883"/>
    <w:rsid w:val="004D4EB9"/>
    <w:rsid w:val="005003E4"/>
    <w:rsid w:val="00520A20"/>
    <w:rsid w:val="0053534C"/>
    <w:rsid w:val="005414AE"/>
    <w:rsid w:val="00542A98"/>
    <w:rsid w:val="00564E09"/>
    <w:rsid w:val="00566902"/>
    <w:rsid w:val="00573F1F"/>
    <w:rsid w:val="005B1D21"/>
    <w:rsid w:val="005B5267"/>
    <w:rsid w:val="005D7050"/>
    <w:rsid w:val="005E17C0"/>
    <w:rsid w:val="005E59B3"/>
    <w:rsid w:val="005F58F6"/>
    <w:rsid w:val="00607654"/>
    <w:rsid w:val="00612261"/>
    <w:rsid w:val="00614392"/>
    <w:rsid w:val="00616B9E"/>
    <w:rsid w:val="00620726"/>
    <w:rsid w:val="0062086A"/>
    <w:rsid w:val="0062339D"/>
    <w:rsid w:val="006318C3"/>
    <w:rsid w:val="0063501B"/>
    <w:rsid w:val="006408A5"/>
    <w:rsid w:val="006475D3"/>
    <w:rsid w:val="00655160"/>
    <w:rsid w:val="00686379"/>
    <w:rsid w:val="00693CD5"/>
    <w:rsid w:val="006B268C"/>
    <w:rsid w:val="006C0850"/>
    <w:rsid w:val="006C3C9E"/>
    <w:rsid w:val="006C408D"/>
    <w:rsid w:val="006F233F"/>
    <w:rsid w:val="007027C2"/>
    <w:rsid w:val="007059FC"/>
    <w:rsid w:val="00707126"/>
    <w:rsid w:val="00713096"/>
    <w:rsid w:val="00715C30"/>
    <w:rsid w:val="00736844"/>
    <w:rsid w:val="00766C1B"/>
    <w:rsid w:val="00771F3A"/>
    <w:rsid w:val="007806A9"/>
    <w:rsid w:val="007865EE"/>
    <w:rsid w:val="00797DD4"/>
    <w:rsid w:val="007A4A83"/>
    <w:rsid w:val="007B283C"/>
    <w:rsid w:val="007C62F2"/>
    <w:rsid w:val="007F6FFF"/>
    <w:rsid w:val="008010C6"/>
    <w:rsid w:val="00812A4D"/>
    <w:rsid w:val="008163B4"/>
    <w:rsid w:val="00816707"/>
    <w:rsid w:val="0082464F"/>
    <w:rsid w:val="008462BD"/>
    <w:rsid w:val="008542B0"/>
    <w:rsid w:val="008623C8"/>
    <w:rsid w:val="00865ABA"/>
    <w:rsid w:val="00870D58"/>
    <w:rsid w:val="00871DBE"/>
    <w:rsid w:val="008745A9"/>
    <w:rsid w:val="00886301"/>
    <w:rsid w:val="008A09A6"/>
    <w:rsid w:val="008C75EA"/>
    <w:rsid w:val="008F3C08"/>
    <w:rsid w:val="008F7F03"/>
    <w:rsid w:val="009146DC"/>
    <w:rsid w:val="00921AAC"/>
    <w:rsid w:val="00921C80"/>
    <w:rsid w:val="0092306F"/>
    <w:rsid w:val="00924DBF"/>
    <w:rsid w:val="00931BF0"/>
    <w:rsid w:val="009602B3"/>
    <w:rsid w:val="00960E81"/>
    <w:rsid w:val="009622F9"/>
    <w:rsid w:val="00962B73"/>
    <w:rsid w:val="00966E96"/>
    <w:rsid w:val="009739F6"/>
    <w:rsid w:val="00981F7C"/>
    <w:rsid w:val="00984CA9"/>
    <w:rsid w:val="0099445B"/>
    <w:rsid w:val="009954AA"/>
    <w:rsid w:val="009963A1"/>
    <w:rsid w:val="009B2424"/>
    <w:rsid w:val="009C189D"/>
    <w:rsid w:val="009C6360"/>
    <w:rsid w:val="009D06BF"/>
    <w:rsid w:val="009E4E5C"/>
    <w:rsid w:val="009F5DC5"/>
    <w:rsid w:val="00A00559"/>
    <w:rsid w:val="00A046D3"/>
    <w:rsid w:val="00A15001"/>
    <w:rsid w:val="00A24BA6"/>
    <w:rsid w:val="00A41B99"/>
    <w:rsid w:val="00A41BCF"/>
    <w:rsid w:val="00A44E34"/>
    <w:rsid w:val="00A52101"/>
    <w:rsid w:val="00A5381E"/>
    <w:rsid w:val="00A64403"/>
    <w:rsid w:val="00A87A6B"/>
    <w:rsid w:val="00A92E35"/>
    <w:rsid w:val="00A94E2F"/>
    <w:rsid w:val="00A95CB0"/>
    <w:rsid w:val="00AA34E0"/>
    <w:rsid w:val="00AD20F2"/>
    <w:rsid w:val="00AD3C72"/>
    <w:rsid w:val="00AD7DCB"/>
    <w:rsid w:val="00B154C1"/>
    <w:rsid w:val="00B2127A"/>
    <w:rsid w:val="00B2785B"/>
    <w:rsid w:val="00B55FD7"/>
    <w:rsid w:val="00B62CD9"/>
    <w:rsid w:val="00B81386"/>
    <w:rsid w:val="00B91509"/>
    <w:rsid w:val="00B940E9"/>
    <w:rsid w:val="00BA7E4F"/>
    <w:rsid w:val="00BE2BE2"/>
    <w:rsid w:val="00BF7E9C"/>
    <w:rsid w:val="00C36BDD"/>
    <w:rsid w:val="00C41D00"/>
    <w:rsid w:val="00C624B6"/>
    <w:rsid w:val="00C718C0"/>
    <w:rsid w:val="00C7460F"/>
    <w:rsid w:val="00C7663B"/>
    <w:rsid w:val="00CA3586"/>
    <w:rsid w:val="00CA7842"/>
    <w:rsid w:val="00CB2D1A"/>
    <w:rsid w:val="00CC12FC"/>
    <w:rsid w:val="00CC6AA7"/>
    <w:rsid w:val="00CD02B5"/>
    <w:rsid w:val="00CD5E99"/>
    <w:rsid w:val="00CD6765"/>
    <w:rsid w:val="00CD697E"/>
    <w:rsid w:val="00CD6AA6"/>
    <w:rsid w:val="00CE1C79"/>
    <w:rsid w:val="00CF4838"/>
    <w:rsid w:val="00D0023D"/>
    <w:rsid w:val="00D23AD9"/>
    <w:rsid w:val="00D24DEB"/>
    <w:rsid w:val="00D573D8"/>
    <w:rsid w:val="00D57510"/>
    <w:rsid w:val="00D73F0B"/>
    <w:rsid w:val="00D87A04"/>
    <w:rsid w:val="00D96105"/>
    <w:rsid w:val="00DA0452"/>
    <w:rsid w:val="00DA2C60"/>
    <w:rsid w:val="00DC3B4A"/>
    <w:rsid w:val="00DC6F6C"/>
    <w:rsid w:val="00DD1096"/>
    <w:rsid w:val="00DF3FC6"/>
    <w:rsid w:val="00E139F7"/>
    <w:rsid w:val="00E242B8"/>
    <w:rsid w:val="00E441F0"/>
    <w:rsid w:val="00E74A67"/>
    <w:rsid w:val="00E94880"/>
    <w:rsid w:val="00EA2A97"/>
    <w:rsid w:val="00ED58D6"/>
    <w:rsid w:val="00EF0033"/>
    <w:rsid w:val="00F14871"/>
    <w:rsid w:val="00F16458"/>
    <w:rsid w:val="00F20497"/>
    <w:rsid w:val="00F2370A"/>
    <w:rsid w:val="00F32C7C"/>
    <w:rsid w:val="00F66F2A"/>
    <w:rsid w:val="00F73DC8"/>
    <w:rsid w:val="00F76DB2"/>
    <w:rsid w:val="00F9346D"/>
    <w:rsid w:val="00FA0661"/>
    <w:rsid w:val="00FA3879"/>
    <w:rsid w:val="00FB0001"/>
    <w:rsid w:val="00FB539E"/>
    <w:rsid w:val="00FB54CA"/>
    <w:rsid w:val="00FD001D"/>
    <w:rsid w:val="00FD47C8"/>
    <w:rsid w:val="00FE74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FD5EF3C"/>
  <w15:chartTrackingRefBased/>
  <w15:docId w15:val="{E210B72F-5CBD-5C41-A568-09B743166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2A80"/>
    <w:rPr>
      <w:color w:val="0563C1" w:themeColor="hyperlink"/>
      <w:u w:val="single"/>
    </w:rPr>
  </w:style>
  <w:style w:type="character" w:customStyle="1" w:styleId="apple-converted-space">
    <w:name w:val="apple-converted-space"/>
    <w:basedOn w:val="DefaultParagraphFont"/>
    <w:rsid w:val="00002A80"/>
  </w:style>
  <w:style w:type="paragraph" w:customStyle="1" w:styleId="xmsonormal">
    <w:name w:val="xmsonormal"/>
    <w:basedOn w:val="Normal"/>
    <w:rsid w:val="00002A80"/>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44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445B"/>
    <w:rPr>
      <w:rFonts w:ascii="Times New Roman" w:hAnsi="Times New Roman" w:cs="Times New Roman"/>
      <w:sz w:val="18"/>
      <w:szCs w:val="18"/>
    </w:rPr>
  </w:style>
  <w:style w:type="paragraph" w:styleId="Revision">
    <w:name w:val="Revision"/>
    <w:hidden/>
    <w:uiPriority w:val="99"/>
    <w:semiHidden/>
    <w:rsid w:val="0099445B"/>
  </w:style>
  <w:style w:type="character" w:styleId="Emphasis">
    <w:name w:val="Emphasis"/>
    <w:basedOn w:val="DefaultParagraphFont"/>
    <w:uiPriority w:val="20"/>
    <w:qFormat/>
    <w:rsid w:val="00C718C0"/>
    <w:rPr>
      <w:i/>
      <w:iCs/>
    </w:rPr>
  </w:style>
  <w:style w:type="paragraph" w:styleId="ListParagraph">
    <w:name w:val="List Paragraph"/>
    <w:basedOn w:val="Normal"/>
    <w:uiPriority w:val="34"/>
    <w:qFormat/>
    <w:rsid w:val="007059FC"/>
    <w:pPr>
      <w:ind w:left="720"/>
      <w:contextualSpacing/>
    </w:pPr>
  </w:style>
  <w:style w:type="character" w:styleId="CommentReference">
    <w:name w:val="annotation reference"/>
    <w:basedOn w:val="DefaultParagraphFont"/>
    <w:uiPriority w:val="99"/>
    <w:semiHidden/>
    <w:unhideWhenUsed/>
    <w:rsid w:val="001F417C"/>
    <w:rPr>
      <w:sz w:val="16"/>
      <w:szCs w:val="16"/>
    </w:rPr>
  </w:style>
  <w:style w:type="paragraph" w:styleId="CommentText">
    <w:name w:val="annotation text"/>
    <w:basedOn w:val="Normal"/>
    <w:link w:val="CommentTextChar"/>
    <w:uiPriority w:val="99"/>
    <w:semiHidden/>
    <w:unhideWhenUsed/>
    <w:rsid w:val="001F417C"/>
    <w:rPr>
      <w:sz w:val="20"/>
      <w:szCs w:val="20"/>
    </w:rPr>
  </w:style>
  <w:style w:type="character" w:customStyle="1" w:styleId="CommentTextChar">
    <w:name w:val="Comment Text Char"/>
    <w:basedOn w:val="DefaultParagraphFont"/>
    <w:link w:val="CommentText"/>
    <w:uiPriority w:val="99"/>
    <w:semiHidden/>
    <w:rsid w:val="001F417C"/>
    <w:rPr>
      <w:sz w:val="20"/>
      <w:szCs w:val="20"/>
    </w:rPr>
  </w:style>
  <w:style w:type="table" w:styleId="TableGrid">
    <w:name w:val="Table Grid"/>
    <w:basedOn w:val="TableNormal"/>
    <w:uiPriority w:val="39"/>
    <w:rsid w:val="001F41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F417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1F417C"/>
    <w:pPr>
      <w:autoSpaceDE w:val="0"/>
      <w:autoSpaceDN w:val="0"/>
      <w:adjustRightInd w:val="0"/>
    </w:pPr>
    <w:rPr>
      <w:rFonts w:ascii="Calibri" w:hAnsi="Calibri" w:cs="Calibri"/>
      <w:color w:val="000000"/>
    </w:rPr>
  </w:style>
  <w:style w:type="character" w:styleId="FollowedHyperlink">
    <w:name w:val="FollowedHyperlink"/>
    <w:basedOn w:val="DefaultParagraphFont"/>
    <w:uiPriority w:val="99"/>
    <w:semiHidden/>
    <w:unhideWhenUsed/>
    <w:rsid w:val="00B154C1"/>
    <w:rPr>
      <w:color w:val="954F72" w:themeColor="followedHyperlink"/>
      <w:u w:val="single"/>
    </w:rPr>
  </w:style>
  <w:style w:type="paragraph" w:styleId="Footer">
    <w:name w:val="footer"/>
    <w:basedOn w:val="Normal"/>
    <w:link w:val="FooterChar"/>
    <w:uiPriority w:val="99"/>
    <w:unhideWhenUsed/>
    <w:rsid w:val="00A94E2F"/>
    <w:pPr>
      <w:tabs>
        <w:tab w:val="center" w:pos="4680"/>
        <w:tab w:val="right" w:pos="9360"/>
      </w:tabs>
    </w:pPr>
  </w:style>
  <w:style w:type="character" w:customStyle="1" w:styleId="FooterChar">
    <w:name w:val="Footer Char"/>
    <w:basedOn w:val="DefaultParagraphFont"/>
    <w:link w:val="Footer"/>
    <w:uiPriority w:val="99"/>
    <w:rsid w:val="00A94E2F"/>
  </w:style>
  <w:style w:type="character" w:styleId="PageNumber">
    <w:name w:val="page number"/>
    <w:basedOn w:val="DefaultParagraphFont"/>
    <w:uiPriority w:val="99"/>
    <w:semiHidden/>
    <w:unhideWhenUsed/>
    <w:rsid w:val="00A94E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108131">
      <w:bodyDiv w:val="1"/>
      <w:marLeft w:val="0"/>
      <w:marRight w:val="0"/>
      <w:marTop w:val="0"/>
      <w:marBottom w:val="0"/>
      <w:divBdr>
        <w:top w:val="none" w:sz="0" w:space="0" w:color="auto"/>
        <w:left w:val="none" w:sz="0" w:space="0" w:color="auto"/>
        <w:bottom w:val="none" w:sz="0" w:space="0" w:color="auto"/>
        <w:right w:val="none" w:sz="0" w:space="0" w:color="auto"/>
      </w:divBdr>
    </w:div>
    <w:div w:id="759331847">
      <w:bodyDiv w:val="1"/>
      <w:marLeft w:val="0"/>
      <w:marRight w:val="0"/>
      <w:marTop w:val="0"/>
      <w:marBottom w:val="0"/>
      <w:divBdr>
        <w:top w:val="none" w:sz="0" w:space="0" w:color="auto"/>
        <w:left w:val="none" w:sz="0" w:space="0" w:color="auto"/>
        <w:bottom w:val="none" w:sz="0" w:space="0" w:color="auto"/>
        <w:right w:val="none" w:sz="0" w:space="0" w:color="auto"/>
      </w:divBdr>
    </w:div>
    <w:div w:id="1036344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062</Words>
  <Characters>605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a Devereaux</dc:creator>
  <cp:keywords/>
  <dc:description/>
  <cp:lastModifiedBy>Asha Devereaux</cp:lastModifiedBy>
  <cp:revision>7</cp:revision>
  <dcterms:created xsi:type="dcterms:W3CDTF">2021-07-27T02:52:00Z</dcterms:created>
  <dcterms:modified xsi:type="dcterms:W3CDTF">2021-07-27T03:28:00Z</dcterms:modified>
</cp:coreProperties>
</file>